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Gregoire</w:t>
      </w:r>
      <w:proofErr w:type="spellEnd"/>
      <w:r w:rsidR="0085109D" w:rsidRPr="00363CEB">
        <w:rPr>
          <w:rFonts w:ascii="Calibri" w:eastAsia="Calibri" w:hAnsi="Calibri" w:cs="Calibri"/>
          <w:color w:val="000000" w:themeColor="text1"/>
          <w:sz w:val="22"/>
          <w:szCs w:val="22"/>
          <w:lang w:val="pt-BR"/>
        </w:rPr>
        <w:t xml:space="preserv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Angela</w:t>
      </w:r>
      <w:proofErr w:type="spellEnd"/>
      <w:r w:rsidR="0085109D" w:rsidRPr="00363CEB">
        <w:rPr>
          <w:rFonts w:ascii="Calibri" w:eastAsia="Calibri" w:hAnsi="Calibri" w:cs="Calibri"/>
          <w:color w:val="000000" w:themeColor="text1"/>
          <w:sz w:val="22"/>
          <w:szCs w:val="22"/>
          <w:lang w:val="pt-BR"/>
        </w:rPr>
        <w:t xml:space="preserve">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Wojciech</w:t>
      </w:r>
      <w:proofErr w:type="spellEnd"/>
      <w:r w:rsidR="0085109D" w:rsidRPr="00363CEB">
        <w:rPr>
          <w:rFonts w:ascii="Calibri" w:eastAsia="Calibri" w:hAnsi="Calibri" w:cs="Calibri"/>
          <w:color w:val="000000" w:themeColor="text1"/>
          <w:sz w:val="22"/>
          <w:szCs w:val="22"/>
          <w:lang w:val="pt-BR"/>
        </w:rPr>
        <w:t xml:space="preserve">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Pr="00363CEB">
        <w:rPr>
          <w:rFonts w:ascii="Calibri" w:eastAsia="Calibri" w:hAnsi="Calibri" w:cs="Calibri"/>
          <w:color w:val="000000" w:themeColor="text1"/>
          <w:sz w:val="22"/>
          <w:szCs w:val="22"/>
          <w:lang w:val="pt-BR"/>
        </w:rPr>
        <w:t>and</w:t>
      </w:r>
      <w:proofErr w:type="spellEnd"/>
      <w:r w:rsidRPr="00363CEB">
        <w:rPr>
          <w:rFonts w:ascii="Calibri" w:eastAsia="Calibri" w:hAnsi="Calibri" w:cs="Calibri"/>
          <w:color w:val="000000" w:themeColor="text1"/>
          <w:sz w:val="22"/>
          <w:szCs w:val="22"/>
          <w:lang w:val="pt-BR"/>
        </w:rPr>
        <w:t xml:space="preserve">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Via E. Fermi 2749, 21027 </w:t>
      </w:r>
      <w:proofErr w:type="spellStart"/>
      <w:r w:rsidR="0085109D" w:rsidRPr="0085109D">
        <w:rPr>
          <w:rFonts w:ascii="Calibri" w:eastAsia="Calibri" w:hAnsi="Calibri" w:cs="Calibri"/>
          <w:color w:val="000000" w:themeColor="text1"/>
          <w:sz w:val="22"/>
          <w:szCs w:val="22"/>
          <w:lang w:val="en-GB"/>
        </w:rPr>
        <w:t>Ispra</w:t>
      </w:r>
      <w:proofErr w:type="spellEnd"/>
      <w:r w:rsidR="0085109D" w:rsidRPr="0085109D">
        <w:rPr>
          <w:rFonts w:ascii="Calibri" w:eastAsia="Calibri" w:hAnsi="Calibri" w:cs="Calibri"/>
          <w:color w:val="000000" w:themeColor="text1"/>
          <w:sz w:val="22"/>
          <w:szCs w:val="22"/>
          <w:lang w:val="en-GB"/>
        </w:rPr>
        <w:t xml:space="preserve">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w:t>
      </w:r>
      <w:proofErr w:type="spellStart"/>
      <w:r w:rsidR="0085109D" w:rsidRPr="0085109D">
        <w:rPr>
          <w:rFonts w:ascii="Calibri" w:eastAsia="Calibri" w:hAnsi="Calibri" w:cs="Calibri"/>
          <w:color w:val="000000" w:themeColor="text1"/>
          <w:sz w:val="22"/>
          <w:szCs w:val="22"/>
          <w:lang w:val="en-GB"/>
        </w:rPr>
        <w:t>Garcilaso</w:t>
      </w:r>
      <w:proofErr w:type="spellEnd"/>
      <w:r w:rsidR="0085109D" w:rsidRPr="0085109D">
        <w:rPr>
          <w:rFonts w:ascii="Calibri" w:eastAsia="Calibri" w:hAnsi="Calibri" w:cs="Calibri"/>
          <w:color w:val="000000" w:themeColor="text1"/>
          <w:sz w:val="22"/>
          <w:szCs w:val="22"/>
          <w:lang w:val="en-GB"/>
        </w:rPr>
        <w:t xml:space="preserve">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Forest Proxim</w:delText>
        </w:r>
        <w:r w:rsidR="00830E35" w:rsidDel="00291E84">
          <w:delText>ate</w:delText>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7"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8" w:author="MASSARO Emanuele (JRC-ISPRA)" w:date="2025-04-08T10:06:00Z"/>
          <w:rFonts w:eastAsia="Times New Roman" w:cs="Times New Roman"/>
          <w:color w:val="000000" w:themeColor="text1"/>
        </w:rPr>
      </w:pPr>
      <w:ins w:id="9"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0"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1"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2"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3"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4"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5"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6"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7"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8"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19"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0"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1" w:author="MASSARO Emanuele (JRC-ISPRA)" w:date="2025-04-08T10:05:00Z">
        <w:r w:rsidR="009E0492" w:rsidRPr="00E82645">
          <w:rPr>
            <w:rFonts w:eastAsia="Times New Roman" w:cs="Times New Roman"/>
            <w:color w:val="000000" w:themeColor="text1"/>
          </w:rPr>
          <w:t>.</w:t>
        </w:r>
      </w:ins>
      <w:ins w:id="22"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3"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xml:space="preserve">. Therefore, a comprehensive understanding of how human populations spatially relate to forests is essential, not only to </w:t>
      </w:r>
      <w:proofErr w:type="spellStart"/>
      <w:r w:rsidR="004C7DED" w:rsidRPr="0027155D">
        <w:rPr>
          <w:rFonts w:eastAsia="Times New Roman" w:cs="Times New Roman"/>
          <w:color w:val="000000" w:themeColor="text1"/>
        </w:rPr>
        <w:t>maximi</w:t>
      </w:r>
      <w:r w:rsidR="0045323D">
        <w:rPr>
          <w:rFonts w:eastAsia="Times New Roman" w:cs="Times New Roman"/>
          <w:color w:val="000000" w:themeColor="text1"/>
        </w:rPr>
        <w:t>s</w:t>
      </w:r>
      <w:r w:rsidR="004C7DED" w:rsidRPr="0027155D">
        <w:rPr>
          <w:rFonts w:eastAsia="Times New Roman" w:cs="Times New Roman"/>
          <w:color w:val="000000" w:themeColor="text1"/>
        </w:rPr>
        <w:t>e</w:t>
      </w:r>
      <w:proofErr w:type="spellEnd"/>
      <w:r w:rsidR="004C7DED" w:rsidRPr="0027155D">
        <w:rPr>
          <w:rFonts w:eastAsia="Times New Roman" w:cs="Times New Roman"/>
          <w:color w:val="000000" w:themeColor="text1"/>
        </w:rPr>
        <w:t xml:space="preserve"> the ecological and socio-economic benefits but also to address the associated health and environmental challenges.</w:t>
      </w:r>
    </w:p>
    <w:p w14:paraId="28F93003" w14:textId="7559CF9E" w:rsidR="00291E84" w:rsidRDefault="5788DAE3" w:rsidP="00291E84">
      <w:pPr>
        <w:pStyle w:val="mainText"/>
        <w:rPr>
          <w:ins w:id="24"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5"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6" w:author="MASSARO Emanuele (JRC-ISPRA)" w:date="2025-04-07T14:05:00Z"/>
        </w:rPr>
      </w:pPr>
      <w:ins w:id="27"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8"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29" w:author="MASSARO Emanuele (JRC-ISPRA)" w:date="2025-04-07T14:05:00Z"/>
          <w:rFonts w:eastAsia="Times New Roman" w:cs="Times New Roman"/>
          <w:color w:val="000000" w:themeColor="text1"/>
        </w:rPr>
      </w:pPr>
      <w:del w:id="30"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1" w:author="MASSARO Emanuele (JRC-ISPRA)" w:date="2025-04-07T14:05:00Z"/>
          <w:rFonts w:eastAsia="Times New Roman" w:cs="Times New Roman"/>
          <w:color w:val="000000" w:themeColor="text1"/>
        </w:rPr>
      </w:pPr>
      <w:del w:id="32"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3" w:author="MASSARO Emanuele (JRC-ISPRA)" w:date="2025-04-07T14:05:00Z"/>
          <w:rFonts w:eastAsia="Aptos Display"/>
        </w:rPr>
      </w:pPr>
      <w:r w:rsidRPr="350D8578">
        <w:rPr>
          <w:rFonts w:eastAsia="Aptos Display"/>
        </w:rPr>
        <w:t>Results</w:t>
      </w:r>
    </w:p>
    <w:p w14:paraId="53478723" w14:textId="0B10DA9F" w:rsidR="00D72689" w:rsidRDefault="00D72689">
      <w:pPr>
        <w:pStyle w:val="mainTextAgain"/>
        <w:rPr>
          <w:rFonts w:eastAsia="Aptos Display"/>
        </w:rPr>
        <w:pPrChange w:id="34" w:author="MASSARO Emanuele (JRC-ISPRA)" w:date="2025-04-07T14:05:00Z">
          <w:pPr>
            <w:pStyle w:val="Style1-MAIN"/>
          </w:pPr>
        </w:pPrChange>
      </w:pPr>
      <w:ins w:id="35" w:author="MASSARO Emanuele (JRC-ISPRA)" w:date="2025-04-07T14:05:00Z">
        <w:r w:rsidRPr="40C70A96">
          <w:t xml:space="preserve">We present a </w:t>
        </w:r>
        <w:proofErr w:type="spellStart"/>
        <w:r w:rsidRPr="40C70A96">
          <w:t>spatio</w:t>
        </w:r>
        <w:proofErr w:type="spellEnd"/>
        <w:r w:rsidRPr="40C70A96">
          <w:t>-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3A1D8776"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3A0D2A03" w:rsidR="6444EBC5" w:rsidRDefault="00BF5DC4" w:rsidP="350D8578">
      <w:pPr>
        <w:pStyle w:val="mainText"/>
      </w:pPr>
      <w:r>
        <w:t>In 2020, the average forest area per person globally was approximately 1 hectare</w:t>
      </w:r>
      <w:r>
        <w:t xml:space="preserve"> (Figure 1)</w:t>
      </w:r>
      <w:r>
        <w:t>, which represents a 50% reduction since 1975. The period from 1975 to 2020 saw a marked decrease in global forest area per person (FAP), as illustrated in Figure 2.</w:t>
      </w:r>
      <w:r w:rsidRPr="0E22D7C7">
        <w:rPr>
          <w:rFonts w:eastAsia="Times New Roman" w:cs="Times New Roman"/>
          <w:color w:val="000000" w:themeColor="text1"/>
        </w:rPr>
        <w:t xml:space="preserve"> </w:t>
      </w:r>
      <w:r w:rsidR="6444EBC5"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6444EBC5"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6444EBC5"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w:t>
      </w:r>
      <w:r w:rsidR="00E43220">
        <w:t>2</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0FFCFC54" w14:textId="268F9A42" w:rsidR="00FC53B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w:t>
      </w:r>
      <w:r w:rsidR="00E43220">
        <w:rPr>
          <w:rFonts w:eastAsia="Times New Roman" w:cs="Times New Roman"/>
          <w:color w:val="000000" w:themeColor="text1"/>
        </w:rPr>
        <w:t>2B</w:t>
      </w:r>
      <w:r w:rsidR="00897D07">
        <w:rPr>
          <w:rFonts w:eastAsia="Times New Roman" w:cs="Times New Roman"/>
          <w:color w:val="000000" w:themeColor="text1"/>
        </w:rPr>
        <w:t>).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 xml:space="preserve">(e.g., </w:t>
      </w:r>
      <w:r w:rsidR="00455EF6">
        <w:rPr>
          <w:rFonts w:eastAsia="Times New Roman" w:cs="Times New Roman"/>
          <w:color w:val="000000" w:themeColor="text1"/>
        </w:rPr>
        <w:lastRenderedPageBreak/>
        <w:t>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w:t>
      </w:r>
      <w:r w:rsidR="00E43220">
        <w:rPr>
          <w:rFonts w:eastAsia="Times New Roman" w:cs="Times New Roman"/>
          <w:color w:val="000000" w:themeColor="text1"/>
        </w:rPr>
        <w:t>2A</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4C5E27B5" w14:textId="2FC83598" w:rsidR="00FC53B6" w:rsidRDefault="00BF5DC4" w:rsidP="009B3739">
      <w:pPr>
        <w:pStyle w:val="mainText"/>
        <w:jc w:val="center"/>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2EBCC31D" wp14:editId="04B8FA28">
            <wp:extent cx="5943600" cy="5262880"/>
            <wp:effectExtent l="0" t="0" r="0" b="0"/>
            <wp:docPr id="1158396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39618" name="Picture 115839618"/>
                    <pic:cNvPicPr/>
                  </pic:nvPicPr>
                  <pic:blipFill>
                    <a:blip r:embed="rId12">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p>
    <w:p w14:paraId="368B7852" w14:textId="07E5285C"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and historical 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xml:space="preserve">) </w:t>
      </w:r>
      <w:proofErr w:type="gramStart"/>
      <w:r w:rsidR="00CA1689">
        <w:rPr>
          <w:rStyle w:val="captionTitleChar"/>
          <w:rFonts w:ascii="Aptos" w:eastAsia="Aptos" w:hAnsi="Aptos" w:cs="Aptos"/>
          <w:lang w:val="en-US"/>
        </w:rPr>
        <w:t>in  2020</w:t>
      </w:r>
      <w:proofErr w:type="gramEnd"/>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w:t>
      </w:r>
      <w:proofErr w:type="spellStart"/>
      <w:r w:rsidR="00FC53B6">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w:t>
      </w:r>
    </w:p>
    <w:p w14:paraId="6DB28A92" w14:textId="1570D0CA" w:rsidR="00FF2096"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the 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1035F59A" w14:textId="70B87C11" w:rsidR="00FF2096" w:rsidRDefault="0077272D" w:rsidP="5566A097">
      <w:pPr>
        <w:pStyle w:val="mainText"/>
        <w:rPr>
          <w:rFonts w:eastAsia="Times New Roman" w:cs="Times New Roman"/>
          <w:color w:val="000000" w:themeColor="text1"/>
        </w:rPr>
      </w:pPr>
      <w:r>
        <w:rPr>
          <w:rFonts w:eastAsia="Times New Roman" w:cs="Times New Roman"/>
          <w:noProof/>
          <w:color w:val="000000" w:themeColor="text1"/>
        </w:rPr>
        <w:lastRenderedPageBreak/>
        <w:drawing>
          <wp:inline distT="0" distB="0" distL="0" distR="0" wp14:anchorId="707C85CB" wp14:editId="3FF6950C">
            <wp:extent cx="5943600" cy="5262880"/>
            <wp:effectExtent l="0" t="0" r="0" b="0"/>
            <wp:docPr id="19135324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32414" name="Picture 1913532414"/>
                    <pic:cNvPicPr/>
                  </pic:nvPicPr>
                  <pic:blipFill>
                    <a:blip r:embed="rId13">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p>
    <w:p w14:paraId="4752FBBE" w14:textId="5220BDDC" w:rsidR="0077272D" w:rsidRPr="0077272D" w:rsidRDefault="0077272D" w:rsidP="0077272D">
      <w:pPr>
        <w:pStyle w:val="mainText"/>
        <w:rPr>
          <w:rFonts w:ascii="Aptos" w:eastAsia="Aptos" w:hAnsi="Aptos" w:cs="Aptos"/>
          <w:color w:val="000000" w:themeColor="text1"/>
          <w:sz w:val="22"/>
          <w:szCs w:val="22"/>
        </w:rPr>
      </w:pPr>
      <w:r>
        <w:rPr>
          <w:rStyle w:val="captionTitleChar"/>
          <w:rFonts w:ascii="Aptos" w:eastAsia="Aptos" w:hAnsi="Aptos" w:cs="Aptos"/>
          <w:lang w:val="en-US"/>
        </w:rPr>
        <w:t>Figure</w:t>
      </w:r>
      <w:r w:rsidRPr="5566A097">
        <w:rPr>
          <w:rStyle w:val="captionTitleChar"/>
          <w:rFonts w:ascii="Aptos" w:eastAsia="Aptos" w:hAnsi="Aptos" w:cs="Aptos"/>
          <w:lang w:val="en-US"/>
        </w:rPr>
        <w:t xml:space="preserve"> </w:t>
      </w:r>
      <w:r>
        <w:rPr>
          <w:rStyle w:val="captionTitleChar"/>
          <w:rFonts w:ascii="Aptos" w:eastAsia="Aptos" w:hAnsi="Aptos" w:cs="Aptos"/>
          <w:lang w:val="en-US"/>
        </w:rPr>
        <w:t>2</w:t>
      </w:r>
      <w:r w:rsidRPr="5566A097">
        <w:rPr>
          <w:rStyle w:val="captionTitleChar"/>
          <w:rFonts w:ascii="Aptos" w:eastAsia="Aptos" w:hAnsi="Aptos" w:cs="Aptos"/>
          <w:lang w:val="en-US"/>
        </w:rPr>
        <w:t xml:space="preserve">. Global </w:t>
      </w:r>
      <w:r>
        <w:rPr>
          <w:rStyle w:val="captionTitleChar"/>
          <w:rFonts w:ascii="Aptos" w:eastAsia="Aptos" w:hAnsi="Aptos" w:cs="Aptos"/>
          <w:lang w:val="en-US"/>
        </w:rPr>
        <w:t>change</w:t>
      </w:r>
      <w:r w:rsidRPr="5566A097">
        <w:rPr>
          <w:rStyle w:val="captionTitleChar"/>
          <w:rFonts w:ascii="Aptos" w:eastAsia="Aptos" w:hAnsi="Aptos" w:cs="Aptos"/>
          <w:lang w:val="en-US"/>
        </w:rPr>
        <w:t xml:space="preserve"> of forest area per </w:t>
      </w:r>
      <w:r>
        <w:rPr>
          <w:rStyle w:val="captionTitleChar"/>
          <w:rFonts w:ascii="Aptos" w:eastAsia="Aptos" w:hAnsi="Aptos" w:cs="Aptos"/>
          <w:lang w:val="en-US"/>
        </w:rPr>
        <w:t>person</w:t>
      </w:r>
      <w:r w:rsidRPr="5566A097">
        <w:rPr>
          <w:rStyle w:val="captionTitleChar"/>
          <w:rFonts w:ascii="Aptos" w:eastAsia="Aptos" w:hAnsi="Aptos" w:cs="Aptos"/>
          <w:lang w:val="en-US"/>
        </w:rPr>
        <w:t xml:space="preserve"> (FA</w:t>
      </w:r>
      <w:r>
        <w:rPr>
          <w:rStyle w:val="captionTitleChar"/>
          <w:rFonts w:ascii="Aptos" w:eastAsia="Aptos" w:hAnsi="Aptos" w:cs="Aptos"/>
          <w:lang w:val="en-US"/>
        </w:rPr>
        <w:t>P</w:t>
      </w:r>
      <w:r w:rsidRPr="5566A097">
        <w:rPr>
          <w:rStyle w:val="captionTitleChar"/>
          <w:rFonts w:ascii="Aptos" w:eastAsia="Aptos" w:hAnsi="Aptos" w:cs="Aptos"/>
          <w:lang w:val="en-US"/>
        </w:rPr>
        <w:t xml:space="preserve">) </w:t>
      </w:r>
      <w:r>
        <w:rPr>
          <w:rStyle w:val="captionTitleChar"/>
          <w:rFonts w:ascii="Aptos" w:eastAsia="Aptos" w:hAnsi="Aptos" w:cs="Aptos"/>
          <w:lang w:val="en-US"/>
        </w:rPr>
        <w:t>between 1975 and 2020</w:t>
      </w:r>
      <w:r w:rsidRPr="5566A097">
        <w:rPr>
          <w:rFonts w:ascii="Calibri" w:eastAsia="Calibri" w:hAnsi="Calibri" w:cs="Calibri"/>
          <w:b/>
          <w:bCs/>
          <w:color w:val="000000" w:themeColor="text1"/>
          <w:sz w:val="22"/>
          <w:szCs w:val="22"/>
        </w:rPr>
        <w:t xml:space="preserve">. </w:t>
      </w:r>
      <w:r w:rsidRPr="5566A097">
        <w:rPr>
          <w:rStyle w:val="captionTextChar"/>
          <w:rFonts w:ascii="Aptos" w:eastAsia="Aptos" w:hAnsi="Aptos" w:cs="Aptos"/>
          <w:lang w:val="en-US"/>
        </w:rPr>
        <w:t>A</w:t>
      </w:r>
      <w:r>
        <w:rPr>
          <w:rStyle w:val="captionTextChar"/>
          <w:rFonts w:ascii="Aptos" w:eastAsia="Aptos" w:hAnsi="Aptos" w:cs="Aptos"/>
          <w:lang w:val="en-US"/>
        </w:rPr>
        <w:t xml:space="preserve">) </w:t>
      </w:r>
      <w:r w:rsidRPr="0077272D">
        <w:rPr>
          <w:rStyle w:val="captionTextChar"/>
          <w:rFonts w:ascii="Aptos" w:eastAsia="Aptos" w:hAnsi="Aptos" w:cs="Aptos"/>
          <w:lang w:val="en-US"/>
        </w:rPr>
        <w:t>Relative</w:t>
      </w:r>
      <w:r>
        <w:rPr>
          <w:rStyle w:val="captionTextChar"/>
          <w:rFonts w:ascii="Aptos" w:eastAsia="Aptos" w:hAnsi="Aptos" w:cs="Aptos"/>
          <w:lang w:val="en-US"/>
        </w:rPr>
        <w:t xml:space="preserve"> </w:t>
      </w:r>
      <w:r w:rsidRPr="0077272D">
        <w:rPr>
          <w:rStyle w:val="captionTextChar"/>
          <w:rFonts w:ascii="Aptos" w:eastAsia="Aptos" w:hAnsi="Aptos" w:cs="Aptos"/>
          <w:lang w:val="en-US"/>
        </w:rPr>
        <w:t xml:space="preserve">change of FAP trend between 2020 and 1975 globally. </w:t>
      </w:r>
      <w:r>
        <w:rPr>
          <w:rStyle w:val="captionTextChar"/>
          <w:rFonts w:ascii="Aptos" w:eastAsia="Aptos" w:hAnsi="Aptos" w:cs="Aptos"/>
          <w:lang w:val="en-US"/>
        </w:rPr>
        <w:t>B</w:t>
      </w:r>
      <w:r w:rsidRPr="0077272D">
        <w:rPr>
          <w:rStyle w:val="captionTextChar"/>
          <w:rFonts w:ascii="Aptos" w:eastAsia="Aptos" w:hAnsi="Aptos" w:cs="Aptos"/>
          <w:lang w:val="en-US"/>
        </w:rPr>
        <w:t>) Relative change of median values of</w:t>
      </w:r>
      <w:r>
        <w:rPr>
          <w:rStyle w:val="captionTextChar"/>
          <w:rFonts w:ascii="Aptos" w:eastAsia="Aptos" w:hAnsi="Aptos" w:cs="Aptos"/>
          <w:lang w:val="en-US"/>
        </w:rPr>
        <w:t xml:space="preserve"> </w:t>
      </w:r>
      <w:r w:rsidRPr="0077272D">
        <w:rPr>
          <w:rStyle w:val="captionTextChar"/>
          <w:rFonts w:ascii="Aptos" w:eastAsia="Aptos" w:hAnsi="Aptos" w:cs="Aptos"/>
          <w:lang w:val="en-US"/>
        </w:rPr>
        <w:t xml:space="preserve">FAP across </w:t>
      </w:r>
      <w:proofErr w:type="spellStart"/>
      <w:r w:rsidRPr="0077272D">
        <w:rPr>
          <w:rStyle w:val="captionTextChar"/>
          <w:rFonts w:ascii="Aptos" w:eastAsia="Aptos" w:hAnsi="Aptos" w:cs="Aptos"/>
          <w:lang w:val="en-US"/>
        </w:rPr>
        <w:t>macroregions</w:t>
      </w:r>
      <w:proofErr w:type="spellEnd"/>
      <w:r w:rsidRPr="0077272D">
        <w:rPr>
          <w:rStyle w:val="captionTextChar"/>
          <w:rFonts w:ascii="Aptos" w:eastAsia="Aptos" w:hAnsi="Aptos" w:cs="Aptos"/>
          <w:lang w:val="en-US"/>
        </w:rPr>
        <w:t xml:space="preserve"> between 2020 and 1975.</w:t>
      </w:r>
    </w:p>
    <w:p w14:paraId="203191DD" w14:textId="5D4F53E9"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lastRenderedPageBreak/>
        <w:t>growth rates in other parts of the world</w:t>
      </w:r>
      <w:r w:rsidR="7BBA0A27" w:rsidRPr="5566A097">
        <w:t xml:space="preserve"> (Fig</w:t>
      </w:r>
      <w:r w:rsidR="00E23264">
        <w:t>.</w:t>
      </w:r>
      <w:r w:rsidR="7BBA0A27" w:rsidRPr="5566A097">
        <w:t xml:space="preserve"> S4)</w:t>
      </w:r>
      <w:r w:rsidR="464471B3" w:rsidRPr="5566A097">
        <w:t>, where ongoing deforestation in regions like 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rFonts w:cs="Times New Roman"/>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5895B69B" w14:textId="7C7DFE1C" w:rsidR="001C5BD0" w:rsidRDefault="6EA68744" w:rsidP="00C41DBB">
      <w:pPr>
        <w:pStyle w:val="mainText"/>
        <w:rPr>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0950160B" w14:textId="29C89097" w:rsidR="0013766B" w:rsidRDefault="0013766B" w:rsidP="00C41DBB">
      <w:pPr>
        <w:pStyle w:val="mainText"/>
        <w:rPr>
          <w:rFonts w:eastAsia="Times New Roman" w:cs="Times New Roman"/>
          <w:color w:val="000000" w:themeColor="text1"/>
          <w:lang w:val="en-GB"/>
        </w:rPr>
      </w:pPr>
      <w:r>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4">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9C24FBA" w14:textId="61CAAD9D" w:rsidR="00890F36" w:rsidRDefault="00716A5B" w:rsidP="00C41DBB">
      <w:pPr>
        <w:pStyle w:val="mainText"/>
        <w:rPr>
          <w:rFonts w:eastAsia="Times New Roman" w:cs="Times New Roman"/>
          <w:color w:val="000000" w:themeColor="text1"/>
          <w:lang w:val="en-GB"/>
        </w:rPr>
      </w:pPr>
      <w:r>
        <w:rPr>
          <w:rStyle w:val="captionTitleChar"/>
          <w:rFonts w:ascii="Aptos" w:eastAsia="Aptos" w:hAnsi="Aptos" w:cs="Aptos"/>
        </w:rPr>
        <w:t>Fig</w:t>
      </w:r>
      <w:r w:rsidR="00BC757E">
        <w:rPr>
          <w:rStyle w:val="captionTitleChar"/>
          <w:rFonts w:ascii="Aptos" w:eastAsia="Aptos" w:hAnsi="Aptos" w:cs="Aptos"/>
        </w:rPr>
        <w:t>ure</w:t>
      </w:r>
      <w:r w:rsidR="006502CD" w:rsidRPr="5566A097">
        <w:rPr>
          <w:rStyle w:val="captionTitleChar"/>
          <w:rFonts w:ascii="Aptos" w:eastAsia="Aptos" w:hAnsi="Aptos" w:cs="Aptos"/>
        </w:rPr>
        <w:t xml:space="preserve"> </w:t>
      </w:r>
      <w:r w:rsidR="003B1814">
        <w:rPr>
          <w:rStyle w:val="captionTitleChar"/>
        </w:rPr>
        <w:t>2</w:t>
      </w:r>
      <w:r w:rsidR="006502CD" w:rsidRPr="5566A097">
        <w:rPr>
          <w:rStyle w:val="captionTitleChar"/>
          <w:rFonts w:ascii="Aptos" w:eastAsia="Aptos" w:hAnsi="Aptos" w:cs="Aptos"/>
        </w:rPr>
        <w:t>. Global and historical distribution of forest proxim</w:t>
      </w:r>
      <w:r w:rsidR="006502CD">
        <w:rPr>
          <w:rStyle w:val="captionTitleChar"/>
          <w:rFonts w:ascii="Aptos" w:eastAsia="Aptos" w:hAnsi="Aptos" w:cs="Aptos"/>
        </w:rPr>
        <w:t>ate</w:t>
      </w:r>
      <w:r w:rsidR="006502CD" w:rsidRPr="5566A097">
        <w:rPr>
          <w:rStyle w:val="captionTitleChar"/>
          <w:rFonts w:ascii="Aptos" w:eastAsia="Aptos" w:hAnsi="Aptos" w:cs="Aptos"/>
        </w:rPr>
        <w:t xml:space="preserve"> people (FPP) from 1975 to 2020</w:t>
      </w:r>
      <w:r w:rsidR="006502CD" w:rsidRPr="5566A097">
        <w:rPr>
          <w:rFonts w:ascii="Calibri" w:eastAsia="Calibri" w:hAnsi="Calibri" w:cs="Calibri"/>
          <w:b/>
          <w:bCs/>
          <w:color w:val="000000" w:themeColor="text1"/>
          <w:sz w:val="22"/>
          <w:szCs w:val="22"/>
          <w:lang w:val="en-GB"/>
        </w:rPr>
        <w:t>.</w:t>
      </w:r>
      <w:r w:rsidR="006502CD">
        <w:rPr>
          <w:rFonts w:ascii="Calibri" w:eastAsia="Calibri" w:hAnsi="Calibri" w:cs="Calibri"/>
          <w:b/>
          <w:bCs/>
          <w:color w:val="000000" w:themeColor="text1"/>
          <w:sz w:val="22"/>
          <w:szCs w:val="22"/>
          <w:lang w:val="en-GB"/>
        </w:rPr>
        <w:t xml:space="preserve"> </w:t>
      </w:r>
      <w:r w:rsidR="006502CD" w:rsidRPr="006502CD">
        <w:rPr>
          <w:rFonts w:ascii="Calibri" w:eastAsia="Calibri" w:hAnsi="Calibri" w:cs="Calibri"/>
          <w:color w:val="000000" w:themeColor="text1"/>
          <w:sz w:val="22"/>
          <w:szCs w:val="22"/>
          <w:lang w:val="en-GB"/>
        </w:rPr>
        <w:t>A</w:t>
      </w:r>
      <w:r w:rsidR="006502CD">
        <w:rPr>
          <w:rFonts w:ascii="Calibri" w:eastAsia="Calibri" w:hAnsi="Calibri" w:cs="Calibri"/>
          <w:color w:val="000000" w:themeColor="text1"/>
          <w:sz w:val="22"/>
          <w:szCs w:val="22"/>
          <w:lang w:val="en-GB"/>
        </w:rPr>
        <w:t>)</w:t>
      </w:r>
      <w:r w:rsidR="00D47B41">
        <w:rPr>
          <w:rFonts w:ascii="Calibri" w:eastAsia="Calibri" w:hAnsi="Calibri" w:cs="Calibri"/>
          <w:color w:val="000000" w:themeColor="text1"/>
          <w:sz w:val="22"/>
          <w:szCs w:val="22"/>
          <w:lang w:val="en-GB"/>
        </w:rPr>
        <w:t xml:space="preserve">-B) FFP values in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 xml:space="preserve">. C)-D) </w:t>
      </w:r>
      <w:r w:rsidR="00112C5A">
        <w:rPr>
          <w:rFonts w:ascii="Calibri" w:eastAsia="Calibri" w:hAnsi="Calibri" w:cs="Calibri"/>
          <w:color w:val="000000" w:themeColor="text1"/>
          <w:sz w:val="22"/>
          <w:szCs w:val="22"/>
          <w:lang w:val="en-GB"/>
        </w:rPr>
        <w:t xml:space="preserve">Relative change of </w:t>
      </w:r>
      <w:r w:rsidR="00D47B41">
        <w:rPr>
          <w:rFonts w:ascii="Calibri" w:eastAsia="Calibri" w:hAnsi="Calibri" w:cs="Calibri"/>
          <w:color w:val="000000" w:themeColor="text1"/>
          <w:sz w:val="22"/>
          <w:szCs w:val="22"/>
          <w:lang w:val="en-GB"/>
        </w:rPr>
        <w:t xml:space="preserve">FPP normalized by the population change from 1975 to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w:t>
      </w:r>
    </w:p>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36" w:author="MASSARO Emanuele (JRC-ISPRA)" w:date="2025-04-07T14:11:00Z"/>
        </w:rPr>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37"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38" w:author="CESCATTI Alessandro (JRC-ISPRA)" w:date="2024-10-31T11:03:00Z"/>
          <w:del w:id="39" w:author="MASSARO Emanuele (JRC-ISPRA)" w:date="2025-04-07T14:11:00Z"/>
          <w:rFonts w:eastAsia="Times New Roman" w:cs="Times New Roman"/>
          <w:color w:val="000000" w:themeColor="text1"/>
          <w:lang w:val="en-GB"/>
        </w:rPr>
      </w:pPr>
      <m:oMath>
        <m:acc>
          <m:accPr>
            <m:chr m:val="̅"/>
            <m:ctrlPr>
              <w:del w:id="40" w:author="MASSARO Emanuele (JRC-ISPRA)" w:date="2025-04-07T14:11:00Z">
                <w:rPr>
                  <w:rFonts w:ascii="Cambria Math" w:eastAsia="Times New Roman" w:hAnsi="Cambria Math" w:cs="Times New Roman"/>
                  <w:i/>
                  <w:color w:val="000000" w:themeColor="text1"/>
                  <w:lang w:val="en-GB"/>
                </w:rPr>
              </w:del>
            </m:ctrlPr>
          </m:accPr>
          <m:e>
            <m:r>
              <w:del w:id="41"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42" w:author="MASSARO Emanuele (JRC-ISPRA)" w:date="2025-04-07T14:11:00Z">
                <w:rPr>
                  <w:rFonts w:ascii="Cambria Math" w:eastAsia="Times New Roman" w:hAnsi="Cambria Math" w:cs="Times New Roman"/>
                  <w:i/>
                  <w:color w:val="000000" w:themeColor="text1"/>
                  <w:lang w:val="en-GB"/>
                </w:rPr>
              </w:del>
            </m:ctrlPr>
          </m:dPr>
          <m:e>
            <m:r>
              <w:del w:id="43" w:author="MASSARO Emanuele (JRC-ISPRA)" w:date="2025-04-07T14:11:00Z">
                <w:rPr>
                  <w:rFonts w:ascii="Cambria Math" w:eastAsia="Times New Roman" w:hAnsi="Cambria Math" w:cs="Times New Roman"/>
                  <w:color w:val="000000" w:themeColor="text1"/>
                  <w:lang w:val="en-GB"/>
                </w:rPr>
                <m:t>%</m:t>
              </w:del>
            </m:r>
          </m:e>
        </m:d>
        <m:r>
          <w:del w:id="44" w:author="MASSARO Emanuele (JRC-ISPRA)" w:date="2025-04-07T14:11:00Z">
            <w:rPr>
              <w:rFonts w:ascii="Cambria Math" w:eastAsia="Times New Roman" w:hAnsi="Cambria Math" w:cs="Times New Roman"/>
              <w:color w:val="000000" w:themeColor="text1"/>
              <w:lang w:val="en-GB"/>
            </w:rPr>
            <m:t>=100*(</m:t>
          </w:del>
        </m:r>
        <m:acc>
          <m:accPr>
            <m:chr m:val="̅"/>
            <m:ctrlPr>
              <w:del w:id="45" w:author="MASSARO Emanuele (JRC-ISPRA)" w:date="2025-04-07T14:11:00Z">
                <w:rPr>
                  <w:rFonts w:ascii="Cambria Math" w:eastAsia="Times New Roman" w:hAnsi="Cambria Math" w:cs="Times New Roman"/>
                  <w:i/>
                  <w:color w:val="000000" w:themeColor="text1"/>
                  <w:lang w:val="en-GB"/>
                </w:rPr>
              </w:del>
            </m:ctrlPr>
          </m:accPr>
          <m:e>
            <m:r>
              <w:del w:id="46" w:author="MASSARO Emanuele (JRC-ISPRA)" w:date="2025-04-07T14:11:00Z">
                <w:rPr>
                  <w:rFonts w:ascii="Cambria Math" w:eastAsia="Times New Roman" w:hAnsi="Cambria Math" w:cs="Times New Roman"/>
                  <w:color w:val="000000" w:themeColor="text1"/>
                  <w:lang w:val="en-GB"/>
                </w:rPr>
                <m:t>FPP</m:t>
              </w:del>
            </m:r>
          </m:e>
        </m:acc>
        <m:d>
          <m:dPr>
            <m:ctrlPr>
              <w:del w:id="47" w:author="MASSARO Emanuele (JRC-ISPRA)" w:date="2025-04-07T14:11:00Z">
                <w:rPr>
                  <w:rFonts w:ascii="Cambria Math" w:eastAsia="Times New Roman" w:hAnsi="Cambria Math" w:cs="Times New Roman"/>
                  <w:i/>
                  <w:color w:val="000000" w:themeColor="text1"/>
                  <w:lang w:val="en-GB"/>
                </w:rPr>
              </w:del>
            </m:ctrlPr>
          </m:dPr>
          <m:e>
            <m:r>
              <w:del w:id="48" w:author="MASSARO Emanuele (JRC-ISPRA)" w:date="2025-04-07T14:11:00Z">
                <w:rPr>
                  <w:rFonts w:ascii="Cambria Math" w:eastAsia="Times New Roman" w:hAnsi="Cambria Math" w:cs="Times New Roman"/>
                  <w:color w:val="000000" w:themeColor="text1"/>
                  <w:lang w:val="en-GB"/>
                </w:rPr>
                <m:t>2020</m:t>
              </w:del>
            </m:r>
          </m:e>
        </m:d>
        <m:r>
          <w:del w:id="49" w:author="MASSARO Emanuele (JRC-ISPRA)" w:date="2025-04-07T14:11:00Z">
            <w:rPr>
              <w:rFonts w:ascii="Cambria Math" w:eastAsia="Times New Roman" w:hAnsi="Cambria Math" w:cs="Times New Roman"/>
              <w:color w:val="000000" w:themeColor="text1"/>
              <w:lang w:val="en-GB"/>
            </w:rPr>
            <m:t>-</m:t>
          </w:del>
        </m:r>
        <m:acc>
          <m:accPr>
            <m:chr m:val="̅"/>
            <m:ctrlPr>
              <w:del w:id="50" w:author="MASSARO Emanuele (JRC-ISPRA)" w:date="2025-04-07T14:11:00Z">
                <w:rPr>
                  <w:rFonts w:ascii="Cambria Math" w:eastAsia="Times New Roman" w:hAnsi="Cambria Math" w:cs="Times New Roman"/>
                  <w:i/>
                  <w:color w:val="000000" w:themeColor="text1"/>
                  <w:lang w:val="en-GB"/>
                </w:rPr>
              </w:del>
            </m:ctrlPr>
          </m:accPr>
          <m:e>
            <m:r>
              <w:del w:id="51" w:author="MASSARO Emanuele (JRC-ISPRA)" w:date="2025-04-07T14:11:00Z">
                <w:rPr>
                  <w:rFonts w:ascii="Cambria Math" w:eastAsia="Times New Roman" w:hAnsi="Cambria Math" w:cs="Times New Roman"/>
                  <w:color w:val="000000" w:themeColor="text1"/>
                  <w:lang w:val="en-GB"/>
                </w:rPr>
                <m:t>FPP</m:t>
              </w:del>
            </m:r>
          </m:e>
        </m:acc>
        <m:d>
          <m:dPr>
            <m:ctrlPr>
              <w:del w:id="52" w:author="MASSARO Emanuele (JRC-ISPRA)" w:date="2025-04-07T14:11:00Z">
                <w:rPr>
                  <w:rFonts w:ascii="Cambria Math" w:eastAsia="Times New Roman" w:hAnsi="Cambria Math" w:cs="Times New Roman"/>
                  <w:i/>
                  <w:color w:val="000000" w:themeColor="text1"/>
                  <w:lang w:val="en-GB"/>
                </w:rPr>
              </w:del>
            </m:ctrlPr>
          </m:dPr>
          <m:e>
            <m:r>
              <w:del w:id="53" w:author="MASSARO Emanuele (JRC-ISPRA)" w:date="2025-04-07T14:11:00Z">
                <w:rPr>
                  <w:rFonts w:ascii="Cambria Math" w:eastAsia="Times New Roman" w:hAnsi="Cambria Math" w:cs="Times New Roman"/>
                  <w:color w:val="000000" w:themeColor="text1"/>
                  <w:lang w:val="en-GB"/>
                </w:rPr>
                <m:t>1975</m:t>
              </w:del>
            </m:r>
          </m:e>
        </m:d>
        <m:r>
          <w:del w:id="54" w:author="MASSARO Emanuele (JRC-ISPRA)" w:date="2025-04-07T14:11:00Z">
            <w:rPr>
              <w:rFonts w:ascii="Cambria Math" w:eastAsia="Times New Roman" w:hAnsi="Cambria Math" w:cs="Times New Roman"/>
              <w:color w:val="000000" w:themeColor="text1"/>
              <w:lang w:val="en-GB"/>
            </w:rPr>
            <m:t>)/</m:t>
          </w:del>
        </m:r>
        <m:acc>
          <m:accPr>
            <m:chr m:val="̅"/>
            <m:ctrlPr>
              <w:del w:id="55" w:author="MASSARO Emanuele (JRC-ISPRA)" w:date="2025-04-07T14:11:00Z">
                <w:rPr>
                  <w:rFonts w:ascii="Cambria Math" w:eastAsia="Times New Roman" w:hAnsi="Cambria Math" w:cs="Times New Roman"/>
                  <w:i/>
                  <w:color w:val="000000" w:themeColor="text1"/>
                  <w:lang w:val="en-GB"/>
                </w:rPr>
              </w:del>
            </m:ctrlPr>
          </m:accPr>
          <m:e>
            <m:r>
              <w:del w:id="56" w:author="MASSARO Emanuele (JRC-ISPRA)" w:date="2025-04-07T14:11:00Z">
                <w:rPr>
                  <w:rFonts w:ascii="Cambria Math" w:eastAsia="Times New Roman" w:hAnsi="Cambria Math" w:cs="Times New Roman"/>
                  <w:color w:val="000000" w:themeColor="text1"/>
                  <w:lang w:val="en-GB"/>
                </w:rPr>
                <m:t>FPP</m:t>
              </w:del>
            </m:r>
          </m:e>
        </m:acc>
        <m:d>
          <m:dPr>
            <m:ctrlPr>
              <w:del w:id="57" w:author="MASSARO Emanuele (JRC-ISPRA)" w:date="2025-04-07T14:11:00Z">
                <w:rPr>
                  <w:rFonts w:ascii="Cambria Math" w:eastAsia="Times New Roman" w:hAnsi="Cambria Math" w:cs="Times New Roman"/>
                  <w:i/>
                  <w:color w:val="000000" w:themeColor="text1"/>
                  <w:lang w:val="en-GB"/>
                </w:rPr>
              </w:del>
            </m:ctrlPr>
          </m:dPr>
          <m:e>
            <m:r>
              <w:del w:id="58" w:author="MASSARO Emanuele (JRC-ISPRA)" w:date="2025-04-07T14:11:00Z">
                <w:rPr>
                  <w:rFonts w:ascii="Cambria Math" w:eastAsia="Times New Roman" w:hAnsi="Cambria Math" w:cs="Times New Roman"/>
                  <w:color w:val="000000" w:themeColor="text1"/>
                  <w:lang w:val="en-GB"/>
                </w:rPr>
                <m:t>1975</m:t>
              </w:del>
            </m:r>
          </m:e>
        </m:d>
      </m:oMath>
      <w:del w:id="59"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60" w:author="CESCATTI Alessandro (JRC-ISPRA)" w:date="2024-10-31T11:01:00Z"/>
          <w:rFonts w:eastAsia="Times New Roman" w:cs="Times New Roman"/>
          <w:color w:val="000000" w:themeColor="text1"/>
          <w:lang w:val="en-GB"/>
        </w:rPr>
      </w:pPr>
      <w:del w:id="61"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62" w:author="MASSARO Emanuele (JRC-ISPRA)" w:date="2025-04-07T14:11:00Z">
                <w:rPr>
                  <w:rFonts w:ascii="Cambria Math" w:eastAsia="Times New Roman" w:hAnsi="Cambria Math" w:cs="Times New Roman"/>
                  <w:i/>
                  <w:color w:val="000000" w:themeColor="text1"/>
                  <w:lang w:val="en-GB"/>
                </w:rPr>
              </w:del>
            </m:ctrlPr>
          </m:accPr>
          <m:e>
            <m:r>
              <w:del w:id="63" w:author="MASSARO Emanuele (JRC-ISPRA)" w:date="2025-04-07T14:11:00Z">
                <w:rPr>
                  <w:rFonts w:ascii="Cambria Math" w:eastAsia="Times New Roman" w:hAnsi="Cambria Math" w:cs="Times New Roman"/>
                  <w:color w:val="000000" w:themeColor="text1"/>
                  <w:lang w:val="en-GB"/>
                </w:rPr>
                <m:t>FPP</m:t>
              </w:del>
            </m:r>
          </m:e>
        </m:acc>
        <m:d>
          <m:dPr>
            <m:ctrlPr>
              <w:del w:id="64" w:author="MASSARO Emanuele (JRC-ISPRA)" w:date="2025-04-07T14:11:00Z">
                <w:rPr>
                  <w:rFonts w:ascii="Cambria Math" w:eastAsia="Times New Roman" w:hAnsi="Cambria Math" w:cs="Times New Roman"/>
                  <w:i/>
                  <w:color w:val="000000" w:themeColor="text1"/>
                  <w:lang w:val="en-GB"/>
                </w:rPr>
              </w:del>
            </m:ctrlPr>
          </m:dPr>
          <m:e>
            <m:r>
              <w:del w:id="65" w:author="MASSARO Emanuele (JRC-ISPRA)" w:date="2025-04-07T14:11:00Z">
                <w:rPr>
                  <w:rFonts w:ascii="Cambria Math" w:eastAsia="Times New Roman" w:hAnsi="Cambria Math" w:cs="Times New Roman"/>
                  <w:color w:val="000000" w:themeColor="text1"/>
                  <w:lang w:val="en-GB"/>
                </w:rPr>
                <m:t>year</m:t>
              </w:del>
            </m:r>
          </m:e>
        </m:d>
        <m:r>
          <w:del w:id="66" w:author="MASSARO Emanuele (JRC-ISPRA)" w:date="2025-04-07T14:11:00Z">
            <w:rPr>
              <w:rFonts w:ascii="Cambria Math" w:eastAsia="Times New Roman" w:hAnsi="Cambria Math" w:cs="Times New Roman"/>
              <w:color w:val="000000" w:themeColor="text1"/>
              <w:lang w:val="en-GB"/>
            </w:rPr>
            <m:t>=FPP(year)/P(year)</m:t>
          </w:del>
        </m:r>
      </m:oMath>
      <w:del w:id="67" w:author="MASSARO Emanuele (JRC-ISPRA)" w:date="2025-04-07T14:11:00Z">
        <w:r w:rsidDel="00D72689">
          <w:rPr>
            <w:rFonts w:eastAsia="Times New Roman" w:cs="Times New Roman"/>
            <w:color w:val="000000" w:themeColor="text1"/>
            <w:lang w:val="en-GB"/>
          </w:rPr>
          <w:delText>.</w:delText>
        </w:r>
      </w:del>
      <w:ins w:id="68"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w:t>
      </w:r>
      <w:proofErr w:type="spellStart"/>
      <w:r>
        <w:t>macroregions</w:t>
      </w:r>
      <w:proofErr w:type="spellEnd"/>
      <w:r>
        <w:t xml:space="preserve"> (Fig. 2A and </w:t>
      </w:r>
      <w:r>
        <w:lastRenderedPageBreak/>
        <w:t xml:space="preserve">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Europe, 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5">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w:t>
      </w:r>
      <w:proofErr w:type="spellStart"/>
      <w:r w:rsidR="00C44756">
        <w:rPr>
          <w:rStyle w:val="captionTextChar"/>
          <w:rFonts w:ascii="Aptos" w:eastAsia="Aptos" w:hAnsi="Aptos" w:cs="Aptos"/>
          <w:lang w:val="en-US"/>
        </w:rPr>
        <w:t>macroregions</w:t>
      </w:r>
      <w:proofErr w:type="spellEnd"/>
      <w:r w:rsidR="00C44756">
        <w:rPr>
          <w:rStyle w:val="captionTextChar"/>
          <w:rFonts w:ascii="Aptos" w:eastAsia="Aptos" w:hAnsi="Aptos" w:cs="Aptos"/>
          <w:lang w:val="en-US"/>
        </w:rPr>
        <w:t xml:space="preserve">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w:t>
      </w:r>
      <w:r w:rsidR="00F478A4" w:rsidRPr="00F478A4">
        <w:rPr>
          <w:rStyle w:val="captionTextChar"/>
          <w:rFonts w:ascii="Aptos" w:eastAsia="Aptos" w:hAnsi="Aptos" w:cs="Aptos"/>
          <w:lang w:val="en-US"/>
        </w:rPr>
        <w:lastRenderedPageBreak/>
        <w:t xml:space="preserve">contrast, low FHN values reflect regions where human settlements are relatively distant from 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23197D04" w14:textId="77777777" w:rsidR="0018493C" w:rsidRDefault="0018493C" w:rsidP="0018493C">
      <w:pPr>
        <w:pStyle w:val="mainText"/>
      </w:pPr>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p>
    <w:p w14:paraId="0F4DD275" w14:textId="77777777" w:rsidR="0018493C" w:rsidRDefault="0018493C" w:rsidP="0018493C">
      <w:pPr>
        <w:pStyle w:val="mainText"/>
      </w:pPr>
      <w:r>
        <w:t xml:space="preserve">Over the 45-year period (1975–2020), FHN exhibited significant spatial and temporal variations across different </w:t>
      </w:r>
      <w:proofErr w:type="spellStart"/>
      <w:r>
        <w:t>macroregions</w:t>
      </w:r>
      <w:proofErr w:type="spellEnd"/>
      <w:r>
        <w:t xml:space="preserve">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including forest loss, deforestation-related land-use change, and population dynamics affecting settlement patterns.</w:t>
      </w:r>
    </w:p>
    <w:p w14:paraId="1B2D1C2A" w14:textId="77777777" w:rsidR="0018493C" w:rsidRDefault="0018493C" w:rsidP="0018493C">
      <w:pPr>
        <w:pStyle w:val="mainText"/>
      </w:pPr>
      <w:r>
        <w:t xml:space="preserve">The diverse regional changes in FHN are summarized in Fig. 3C, showing relative FHN variations across continents and subregions. Approximately half of the </w:t>
      </w:r>
      <w:proofErr w:type="spellStart"/>
      <w:r>
        <w:t>macroregions</w:t>
      </w:r>
      <w:proofErr w:type="spellEnd"/>
      <w:r>
        <w:t xml:space="preserve">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w:t>
      </w:r>
    </w:p>
    <w:p w14:paraId="4CCE6977" w14:textId="77777777" w:rsidR="0018493C" w:rsidRDefault="0018493C" w:rsidP="0018493C">
      <w:pPr>
        <w:pStyle w:val="mainText"/>
      </w:pPr>
      <w:r>
        <w:t xml:space="preserve">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 These regional patterns are observed consistently across major global forest biomes, including the Amazon </w:t>
      </w:r>
      <w:r>
        <w:lastRenderedPageBreak/>
        <w:t>region, Congo Basin, boreal forests, and Southeast Asian tropical forests, highlighting the value of our consistent 50km × 50km resolution approach for comparative global analysis.</w:t>
      </w:r>
    </w:p>
    <w:p w14:paraId="7E8F39F7" w14:textId="54A3EB65" w:rsidR="00D72689" w:rsidRDefault="00D04717" w:rsidP="0018493C">
      <w:pPr>
        <w:pStyle w:val="mainText"/>
        <w:rPr>
          <w:ins w:id="69" w:author="MASSARO Emanuele (JRC-ISPRA)" w:date="2025-04-07T14:08:00Z"/>
        </w:rPr>
      </w:pPr>
      <w:r>
        <w:t>0</w:t>
      </w:r>
      <w:r w:rsidR="0018493C">
        <w:t>Further analyses of FHN distributional shifts (Fig. S14) demonstrate strong correlation with the FHN trends and relative changes presented in Fig. 3. This supplementary analysis confirms our primary finding that different regions experience divergent trajectories in human-forest relationships. Rather than focusing on specific regional comparisons, these patterns collectively emphasize the need for regionally tailored conservation and sustainable management approaches that account for the distinct socio-ecological contexts of each region. The observed spatial variations in FHN highlight potential implications for ecosystem service flows, biodiversity conservation, and climate change mitigation efforts across diverse landscapes worldwide.</w:t>
      </w:r>
    </w:p>
    <w:p w14:paraId="42650BF6" w14:textId="1F7FECD3" w:rsidR="001136A6" w:rsidDel="00D72689" w:rsidRDefault="00AD6ED6" w:rsidP="00A94FD8">
      <w:pPr>
        <w:pStyle w:val="mainText"/>
        <w:rPr>
          <w:del w:id="70" w:author="MASSARO Emanuele (JRC-ISPRA)" w:date="2025-04-07T14:08:00Z"/>
        </w:rPr>
      </w:pPr>
      <w:del w:id="71" w:author="MASSARO Emanuele (JRC-ISPRA)" w:date="2025-04-07T14:08:00Z">
        <w:r w:rsidRPr="12032517" w:rsidDel="00D72689">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72" w:author="MASSARO Emanuele (JRC-ISPRA)" w:date="2025-04-07T14:08:00Z"/>
          <w:lang w:val="en-GB"/>
        </w:rPr>
      </w:pPr>
      <w:del w:id="73"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74" w:author="MASSARO Emanuele (JRC-ISPRA)" w:date="2025-04-07T14:08:00Z"/>
          <w:rStyle w:val="captionTextChar"/>
          <w:rFonts w:ascii="Times New Roman" w:hAnsi="Times New Roman"/>
          <w:color w:val="auto"/>
          <w:sz w:val="24"/>
          <w:szCs w:val="24"/>
          <w:lang w:val="en-US"/>
        </w:rPr>
      </w:pPr>
      <w:del w:id="75"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F674F27" w14:textId="049F090C" w:rsidR="6444EBC5" w:rsidRDefault="6444EBC5" w:rsidP="12032517">
      <w:pPr>
        <w:pStyle w:val="Style1-MAIN"/>
        <w:rPr>
          <w:ins w:id="76" w:author="MASSARO Emanuele (JRC-ISPRA)" w:date="2025-04-08T10:22:00Z"/>
          <w:rFonts w:ascii="Aptos Display" w:eastAsia="Aptos Display" w:hAnsi="Aptos Display" w:cs="Aptos Display"/>
        </w:rPr>
      </w:pPr>
      <w:del w:id="77" w:author="MASSARO Emanuele (JRC-ISPRA)" w:date="2025-04-08T10:21:00Z">
        <w:r w:rsidRPr="12032517" w:rsidDel="00AF2AC5">
          <w:rPr>
            <w:rFonts w:ascii="Aptos Display" w:eastAsia="Aptos Display" w:hAnsi="Aptos Display" w:cs="Aptos Display"/>
          </w:rPr>
          <w:delText>Conclusions</w:delText>
        </w:r>
      </w:del>
      <w:ins w:id="78" w:author="MASSARO Emanuele (JRC-ISPRA)" w:date="2025-04-08T10:21:00Z">
        <w:r w:rsidR="00AF2AC5">
          <w:rPr>
            <w:rFonts w:ascii="Aptos Display" w:eastAsia="Aptos Display" w:hAnsi="Aptos Display" w:cs="Aptos Display"/>
          </w:rPr>
          <w:t>Discussions</w:t>
        </w:r>
      </w:ins>
    </w:p>
    <w:p w14:paraId="74C68426" w14:textId="4D36AEED" w:rsidR="004B301A" w:rsidRDefault="00AF2AC5" w:rsidP="00AF2AC5">
      <w:pPr>
        <w:pStyle w:val="mainTextAgain"/>
      </w:pPr>
      <w:ins w:id="79" w:author="MASSARO Emanuele (JRC-ISPRA)" w:date="2025-04-08T10:22:00Z">
        <w:r>
          <w:t>Forests, covering 31% of the Earth's surface, are critical to maintaining environmental stability, biodiversity, and providing essential ecosystem services</w:t>
        </w:r>
      </w:ins>
      <w:r w:rsidR="00D107B9">
        <w:fldChar w:fldCharType="begin"/>
      </w:r>
      <w:r w:rsidR="00113B6B">
        <w:instrText xml:space="preserve"> ADDIN ZOTERO_ITEM CSL_CITATION {"citationID":"a15kptiam4k","properties":{"formattedCitation":"\\super 31\\nosupersub{}","plainCitation":"31","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r w:rsidR="00D107B9">
        <w:fldChar w:fldCharType="separate"/>
      </w:r>
      <w:r w:rsidR="00113B6B" w:rsidRPr="00113B6B">
        <w:rPr>
          <w:color w:val="000000"/>
          <w:vertAlign w:val="superscript"/>
          <w:lang w:val="en-GB"/>
        </w:rPr>
        <w:t>31</w:t>
      </w:r>
      <w:r w:rsidR="00D107B9">
        <w:fldChar w:fldCharType="end"/>
      </w:r>
      <w:ins w:id="80" w:author="MASSARO Emanuele (JRC-ISPRA)" w:date="2025-04-08T10:22:00Z">
        <w:r>
          <w:t xml:space="preserve">. </w:t>
        </w:r>
        <w:r w:rsidR="004B301A">
          <w:t>While previous studies have explored various aspects of human-forest interactions</w:t>
        </w:r>
      </w:ins>
      <w:r w:rsidR="004B301A">
        <w:fldChar w:fldCharType="begin"/>
      </w:r>
      <w:r w:rsidR="004B301A">
        <w:instrText xml:space="preserve"> ADDIN ZOTERO_ITEM CSL_CITATION {"citationID":"adeipfn71f","properties":{"formattedCitation":"\\super 9,32\\nosupersub{}","plainCitation":"9,32","noteIndex":0},"citationItems":[{"id":78,"uris":["http://zotero.org/users/local/OZfMjm9b/items/8VREB24B"],"itemData":{"id":78,"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id":"XXoAqS0A/WHEU2XLg","uris":["http://zotero.org/users/local/75HuZQAn/items/CW5J4DTK","http://zotero.org/users/3544650/items/CW5J4DTK"],"itemData":{"id":"XXoAqS0A/WHEU2XLg","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4B301A">
        <w:fldChar w:fldCharType="separate"/>
      </w:r>
      <w:r w:rsidR="004B301A" w:rsidRPr="00113B6B">
        <w:rPr>
          <w:color w:val="000000"/>
          <w:vertAlign w:val="superscript"/>
          <w:lang w:val="en-GB"/>
        </w:rPr>
        <w:t>9,32</w:t>
      </w:r>
      <w:r w:rsidR="004B301A">
        <w:fldChar w:fldCharType="end"/>
      </w:r>
      <w:r w:rsidR="004B301A">
        <w:t xml:space="preserve">, the </w:t>
      </w:r>
      <w:r w:rsidR="004B301A" w:rsidRPr="004B301A">
        <w:t>three indicators presented in this study – Forest Area per Person (FAP), Forest Proximate People (FPP), and Forest Human Nexus (FHN) – offer complementary perspectives on human-forest relationships that together provide a more comprehensive understanding than any single metric alone. While FAP quantifies the theoretical forest resource availability per capita, FPP measures the absolute number of people with potential physical access to forests, and FHN integrates spatial proximity with population distribution. These indicators exhibit different regional applicability and significance. In densely populated regions with limited forest cover (e.g., parts of South Asia), FHN proves particularly valuable for identifying areas where even small forest fragments maintain important connections to human settlements. In contrast, in regions with extensive forest cover but low population density (e.g., boreal regions), FAP may better represent resource availability. The regional differences in indicator performance reflect the diverse socio-ecological contexts of human-forest interactions worldwide</w:t>
      </w:r>
      <w:r w:rsidR="00064492">
        <w:fldChar w:fldCharType="begin"/>
      </w:r>
      <w:r w:rsidR="00064492">
        <w:instrText xml:space="preserve"> ADDIN ZOTERO_ITEM CSL_CITATION {"citationID":"a2kugl0lik4","properties":{"formattedCitation":"\\super 33\\nosupersub{}","plainCitation":"33","noteIndex":0},"citationItems":[{"id":112,"uris":["http://zotero.org/users/local/OZfMjm9b/items/M2EAK4VT"],"itemData":{"id":112,"type":"article-journal","abstract":"Abstract\n            The concept of forest landscape restoration (FLR) is being widely adopted around the globe by governmental, non‐governmental agencies, and the private sector, all of whom see FLR as an approach that contributes to multiple global sustainability goals. Originally, FLR was designed with a clearly integrative dimension across sectors, stakeholders, space and time, and in particular across the natural and social sciences. Yet, in practice, this integration remains a challenge in many FLR efforts. Reflecting this lack of integration are the continued narrow sectoral and disciplinary approaches taken by forest restoration projects, often leading to marginalisation of the most vulnerable populations, including through land dispossessions. This article aims to assess what lessons can be learned from other associated fields of practice for FLR implementation. To do this, 35 scientists came together to review the key literature on these concepts to suggest relevant lessons and guidance for FLR. We explored the following large‐scale land use frameworks or approaches: land sparing/land sharing, the landscape approach, agroecology, and socio‐ecological systems. Also, to explore enabling conditions to promote integrated decision making, we reviewed the literature on understanding stakeholders and their motivations, tenure and property rights, polycentric governance, and integration of traditional and Western knowledge. We propose lessons and guidance for practitioners and policymakers on ways to improve integration in FLR planning and implementation. Our findings highlight the need for a change in decision‐making processes for FLR, better understanding of stakeholder motivations and objectives for FLR, and balancing planning with flexibility to enhance social–ecological resilience.","container-title":"Land Degradation &amp; Development","DOI":"10.1002/ldr.3448","ISSN":"1085-3278, 1099-145X","issue":"4","journalAbbreviation":"Land Degrad Dev","language":"en","page":"419-429","source":"DOI.org (Crossref)","title":"Putting the pieces together: Integration for forest landscape restoration implementation","title-short":"Putting the pieces together","volume":"31","author":[{"family":"Mansourian","given":"Stephanie"},{"family":"Parrotta","given":"John"},{"family":"Balaji","given":"Poorna"},{"family":"Bellwood‐Howard","given":"Imogen"},{"family":"Bhasme","given":"Suhas"},{"family":"Bixler","given":"R. Patrick"},{"family":"Boedhihartono","given":"Agni Klintuni"},{"family":"Carmenta","given":"Rachel"},{"family":"Jedd","given":"Theresa"},{"family":"De Jong","given":"Wil"},{"family":"Lake","given":"Frank K."},{"family":"Latawiec","given":"Agnieszka"},{"family":"Lippe","given":"Melvin"},{"family":"Rai","given":"Nitin D."},{"family":"Sayer","given":"Jeffrey"},{"family":"Van Dexter","given":"Kristina"},{"family":"Vira","given":"Bhaskar"},{"family":"Visseren‐Hamakers","given":"Ingrid"},{"family":"Wyborn","given":"Carina"},{"family":"Yang","given":"Anastasia"}],"issued":{"date-parts":[["2020",2,28]]}}}],"schema":"https://github.com/citation-style-language/schema/raw/master/csl-citation.json"} </w:instrText>
      </w:r>
      <w:r w:rsidR="00064492">
        <w:fldChar w:fldCharType="separate"/>
      </w:r>
      <w:r w:rsidR="00064492" w:rsidRPr="00064492">
        <w:rPr>
          <w:color w:val="000000"/>
          <w:vertAlign w:val="superscript"/>
          <w:lang w:val="en-GB"/>
        </w:rPr>
        <w:t>33</w:t>
      </w:r>
      <w:r w:rsidR="00064492">
        <w:fldChar w:fldCharType="end"/>
      </w:r>
      <w:r w:rsidR="004B301A" w:rsidRPr="004B301A">
        <w:t>. For instance, in Europe, increasing FHN despite stable FAP reveals improved spatial integration of forests and human settlements through targeted landscape planning, while in parts of Southeast Asia, declining FHN despite high absolute FPP numbers signals the spatial disconnection occurring despite large populations still living near forests</w:t>
      </w:r>
      <w:r w:rsidR="00064492">
        <w:fldChar w:fldCharType="begin"/>
      </w:r>
      <w:r w:rsidR="00064492">
        <w:instrText xml:space="preserve"> ADDIN ZOTERO_ITEM CSL_CITATION {"citationID":"ao3torpnk5","properties":{"formattedCitation":"\\super 34\\nosupersub{}","plainCitation":"34","noteIndex":0},"citationItems":[{"id":114,"uris":["http://zotero.org/users/local/OZfMjm9b/items/H2FRAQU3"],"itemData":{"id":114,"type":"article-journal","container-title":"Landscape Ecology","DOI":"10.1007/s10980-015-0270-9","ISSN":"0921-2973, 1572-9761","issue":"1","journalAbbreviation":"Landscape Ecol","language":"en","page":"137-148","source":"DOI.org (Crossref)","title":"A global evaluation of forest interior area dynamics using tree cover data from 2000 to 2012","volume":"31","author":[{"family":"Riitters","given":"Kurt"},{"family":"Wickham","given":"James"},{"family":"Costanza","given":"Jennifer K."},{"family":"Vogt","given":"Peter"}],"issued":{"date-parts":[["2016",1]]}}}],"schema":"https://github.com/citation-style-language/schema/raw/master/csl-citation.json"} </w:instrText>
      </w:r>
      <w:r w:rsidR="00064492">
        <w:fldChar w:fldCharType="separate"/>
      </w:r>
      <w:r w:rsidR="00064492" w:rsidRPr="00064492">
        <w:rPr>
          <w:color w:val="000000"/>
          <w:vertAlign w:val="superscript"/>
          <w:lang w:val="en-GB"/>
        </w:rPr>
        <w:t>34</w:t>
      </w:r>
      <w:r w:rsidR="00064492">
        <w:fldChar w:fldCharType="end"/>
      </w:r>
      <w:r w:rsidR="004B301A" w:rsidRPr="004B301A">
        <w:t>. By analyzing these indicators in conjunction, policymakers can develop more nuanced, region-</w:t>
      </w:r>
      <w:r w:rsidR="004B301A" w:rsidRPr="004B301A">
        <w:lastRenderedPageBreak/>
        <w:t>specific approaches to sustainable landscape management that account for both the quantitative aspects of forest resources and their spatial relationship to human populations</w:t>
      </w:r>
      <w:r w:rsidR="00064492">
        <w:fldChar w:fldCharType="begin"/>
      </w:r>
      <w:r w:rsidR="00064492">
        <w:instrText xml:space="preserve"> ADDIN ZOTERO_ITEM CSL_CITATION {"citationID":"aj43antgu9","properties":{"formattedCitation":"\\super 35\\nosupersub{}","plainCitation":"35","noteIndex":0},"citationItems":[{"id":115,"uris":["http://zotero.org/users/local/OZfMjm9b/items/Y64CGA5Z"],"itemData":{"id":115,"type":"article-journal","abstract":"Abstract\n            Poverty, food insecurity, climate change and biodiversity loss continue to persist as the primary environmental and social challenges faced by the global community. As such, there is a growing acknowledgement that conventional sectorial approaches to addressing often inter‐connected social, environmental, economic and political challenges are proving insufficient. An alternative is to focus on integrated solutions at landscape scales or ‘landscape approaches’. The appeal of landscape approaches has resulted in the production of a significant body of literature in recent decades, yet confusion over terminology, application and utility persists. Focusing on the tropics, we systematically reviewed the literature to: (i) disentangle the historical development and theory behind the framework of the landscape approach and how it has progressed into its current iteration, (ii) establish lessons learned from previous land management strategies, (iii) determine the barriers that currently restrict implementation of the landscape approach and (iv) provide recommendations for how the landscape approach can contribute towards the fulfilment of the goals of international policy processes. This review suggests that, despite some barriers to implementation, a landscape approach has considerable potential to meet social and environmental objectives at local scales while aiding national commitments to addressing ongoing global challenges.","container-title":"Global Change Biology","DOI":"10.1111/gcb.13284","ISSN":"1354-1013, 1365-2486","issue":"7","journalAbbreviation":"Global Change Biology","language":"en","license":"http://creativecommons.org/licenses/by/4.0/","page":"2540-2554","source":"DOI.org (Crossref)","title":"Integrated landscape approaches to managing social and environmental issues in the tropics: learning from the past to guide the future","title-short":"Integrated landscape approaches to managing social and environmental issues in the tropics","volume":"22","author":[{"family":"Reed","given":"James"},{"family":"Van Vianen","given":"Josh"},{"family":"Deakin","given":"Elizabeth L."},{"family":"Barlow","given":"Jos"},{"family":"Sunderland","given":"Terry"}],"issued":{"date-parts":[["2016",7]]}}}],"schema":"https://github.com/citation-style-language/schema/raw/master/csl-citation.json"} </w:instrText>
      </w:r>
      <w:r w:rsidR="00064492">
        <w:fldChar w:fldCharType="separate"/>
      </w:r>
      <w:r w:rsidR="00064492" w:rsidRPr="00064492">
        <w:rPr>
          <w:color w:val="000000"/>
          <w:vertAlign w:val="superscript"/>
          <w:lang w:val="en-GB"/>
        </w:rPr>
        <w:t>35</w:t>
      </w:r>
      <w:r w:rsidR="00064492">
        <w:fldChar w:fldCharType="end"/>
      </w:r>
      <w:r w:rsidR="004B301A" w:rsidRPr="004B301A">
        <w:t>.</w:t>
      </w:r>
    </w:p>
    <w:p w14:paraId="1D5CB136" w14:textId="77777777" w:rsidR="00064492" w:rsidRDefault="004B301A" w:rsidP="004B301A">
      <w:pPr>
        <w:pStyle w:val="mainTextAgain"/>
      </w:pPr>
      <w:r>
        <w:t>In particular, t</w:t>
      </w:r>
      <w:ins w:id="81" w:author="MASSARO Emanuele (JRC-ISPRA)" w:date="2025-04-08T10:22:00Z">
        <w:r w:rsidR="00AF2AC5">
          <w:t>he Forest Human Nexus (FHN) indicator</w:t>
        </w:r>
      </w:ins>
      <w:r>
        <w:t xml:space="preserve"> is</w:t>
      </w:r>
      <w:ins w:id="82" w:author="MASSARO Emanuele (JRC-ISPRA)" w:date="2025-04-08T10:22:00Z">
        <w:r w:rsidR="00AF2AC5">
          <w:t xml:space="preserve">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w:t>
        </w:r>
      </w:ins>
      <w:r w:rsidR="009F480A">
        <w:fldChar w:fldCharType="begin"/>
      </w:r>
      <w:r w:rsidR="00064492">
        <w:instrText xml:space="preserve"> ADDIN ZOTERO_ITEM CSL_CITATION {"citationID":"a2cmgsj741f","properties":{"formattedCitation":"\\super 36\\nosupersub{}","plainCitation":"36","noteIndex":0},"citationItems":[{"id":80,"uris":["http://zotero.org/users/local/OZfMjm9b/items/JAVH5SNN"],"itemData":{"id":8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9F480A">
        <w:fldChar w:fldCharType="separate"/>
      </w:r>
      <w:r w:rsidR="00064492" w:rsidRPr="00064492">
        <w:rPr>
          <w:color w:val="000000"/>
          <w:vertAlign w:val="superscript"/>
          <w:lang w:val="en-GB"/>
        </w:rPr>
        <w:t>36</w:t>
      </w:r>
      <w:r w:rsidR="009F480A">
        <w:fldChar w:fldCharType="end"/>
      </w:r>
      <w:ins w:id="83" w:author="MASSARO Emanuele (JRC-ISPRA)" w:date="2025-04-08T10:22:00Z">
        <w:r w:rsidR="00AF2AC5">
          <w:t xml:space="preserve"> and urbanization trends</w:t>
        </w:r>
      </w:ins>
      <w:r w:rsidR="009F480A">
        <w:fldChar w:fldCharType="begin"/>
      </w:r>
      <w:r w:rsidR="00064492">
        <w:instrText xml:space="preserve"> ADDIN ZOTERO_ITEM CSL_CITATION {"citationID":"a2qqpgdsd5e","properties":{"formattedCitation":"\\super 37\\nosupersub{}","plainCitation":"37","noteIndex":0},"citationItems":[{"id":82,"uris":["http://zotero.org/users/local/OZfMjm9b/items/IQDPXLBM"],"itemData":{"id":82,"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064492">
        <w:rPr>
          <w:rFonts w:ascii="Cambria Math" w:hAnsi="Cambria Math" w:cs="Cambria Math"/>
        </w:rPr>
        <w:instrText>∼</w:instrText>
      </w:r>
      <w:r w:rsidR="00064492">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9F480A">
        <w:fldChar w:fldCharType="separate"/>
      </w:r>
      <w:r w:rsidR="00064492" w:rsidRPr="00064492">
        <w:rPr>
          <w:color w:val="000000"/>
          <w:vertAlign w:val="superscript"/>
          <w:lang w:val="en-GB"/>
        </w:rPr>
        <w:t>37</w:t>
      </w:r>
      <w:r w:rsidR="009F480A">
        <w:fldChar w:fldCharType="end"/>
      </w:r>
      <w:ins w:id="84" w:author="MASSARO Emanuele (JRC-ISPRA)" w:date="2025-04-08T10:22:00Z">
        <w:r w:rsidR="00AF2AC5">
          <w:t>, which have documented increasing separation between human settlements and intact forest ecosystems in many developing regions. Temporal trends in FHN (Fig. 3B) indicate notable shifts in human-forest proximity over the past four decades. Regions such as Southern Europe and Western Europe experienced positive trends, suggesting that human populations in these areas have moved closer to forests. These trends are consistent with documented European forest transition dynamics</w:t>
        </w:r>
      </w:ins>
      <w:r w:rsidR="009F480A">
        <w:fldChar w:fldCharType="begin"/>
      </w:r>
      <w:r w:rsidR="00064492">
        <w:instrText xml:space="preserve"> ADDIN ZOTERO_ITEM CSL_CITATION {"citationID":"a248j40votp","properties":{"formattedCitation":"\\super 38\\nosupersub{}","plainCitation":"38","noteIndex":0},"citationItems":[{"id":84,"uris":["http://zotero.org/users/local/OZfMjm9b/items/399Z2R2G"],"itemData":{"id":84,"type":"article-journal","abstract":"Amid widespread reports of deforestation, some nations have nevertheless experienced transitions from deforestation to reforestation. In a causal relationship, the Forest Identity relates the carbon sequestered in forests to the changing variables of national or regional forest area, growing stock density per area, biomass per growing stock volume, and carbon concentration in the biomass. It quantifies the sources of change of a nation's forests. The Identity also logically relates the quantitative impact on forest expanse of shifting timber harvest to regions and plantations where density grows faster. Among 50 nations with extensive forests reported in the Food and Agriculture Organization's comprehensive Global Forest Resources Assessment 2005, no nation where annual per capita gross domestic product exceeded $4,600 had a negative rate of growing stock change. Using the Forest Identity and national data from the Assessment report, a single synoptic chart arrays the 50 nations with coordinates of the rates of change of basic variables, reveals both clusters of nations and outliers, and suggests trends in returning forests and their attributes. The Forest Identity also could serve as a tool for setting forest goals and illuminating how national policies accelerate or retard the forest transitions that are diffusing among nations.","container-title":"Proceedings of the National Academy of Sciences","DOI":"10.1073/pnas.0608343103","ISSN":"0027-8424, 1091-6490","issue":"46","journalAbbreviation":"Proc. Natl. Acad. Sci. U.S.A.","language":"en","page":"17574-17579","source":"DOI.org (Crossref)","title":"Returning forests analyzed with the forest identity","volume":"103","author":[{"family":"Kauppi","given":"Pekka E."},{"family":"Ausubel","given":"Jesse H."},{"family":"Fang","given":"Jingyun"},{"family":"Mather","given":"Alexander S."},{"family":"Sedjo","given":"Roger A."},{"family":"Waggoner","given":"Paul E."}],"issued":{"date-parts":[["2006",11,14]]}}}],"schema":"https://github.com/citation-style-language/schema/raw/master/csl-citation.json"} </w:instrText>
      </w:r>
      <w:r w:rsidR="009F480A">
        <w:fldChar w:fldCharType="separate"/>
      </w:r>
      <w:r w:rsidR="00064492" w:rsidRPr="00064492">
        <w:rPr>
          <w:color w:val="000000"/>
          <w:vertAlign w:val="superscript"/>
          <w:lang w:val="en-GB"/>
        </w:rPr>
        <w:t>38</w:t>
      </w:r>
      <w:r w:rsidR="009F480A">
        <w:fldChar w:fldCharType="end"/>
      </w:r>
      <w:ins w:id="85" w:author="MASSARO Emanuele (JRC-ISPRA)" w:date="2025-04-08T10:22:00Z">
        <w:r w:rsidR="00AF2AC5">
          <w:t>, including reforestation efforts, urban planning strategies that incorporate green spaces, and demographic shifts toward rural areas with greater forest cover</w:t>
        </w:r>
      </w:ins>
      <w:r w:rsidR="009F480A">
        <w:fldChar w:fldCharType="begin"/>
      </w:r>
      <w:r w:rsidR="00064492">
        <w:instrText xml:space="preserve"> ADDIN ZOTERO_ITEM CSL_CITATION {"citationID":"a3006lbrhp","properties":{"formattedCitation":"\\super 39\\nosupersub{}","plainCitation":"39","noteIndex":0},"citationItems":[{"id":86,"uris":["http://zotero.org/users/local/OZfMjm9b/items/9ND7TRCJ"],"itemData":{"id":86,"type":"article-journal","container-title":"Environmental Management","DOI":"10.1007/s00267-010-9566-3","ISSN":"0364-152X, 1432-1009","issue":"6","journalAbbreviation":"Environmental Management","language":"en","license":"http://www.springer.com/tdm","page":"931-940","source":"DOI.org (Crossref)","title":"How Socio-Economic Conditions Influence Forest Policy Development in Central and South-East Europe","volume":"46","author":[{"family":"Vuletić","given":"Dijana"},{"family":"Potočić","given":"Nenad"},{"family":"Krajter","given":"Silvija"},{"family":"Seletković","given":"Ivan"},{"family":"Fürst","given":"Christine"},{"family":"Makeschin","given":"Franz"},{"family":"Galić","given":"Zoran"},{"family":"Lorz","given":"Carsten"},{"family":"Matijašič","given":"Dragan"},{"family":"Zupanič","given":"Matjaž"},{"family":"Simončič","given":"Primož"},{"family":"Vacik","given":"Harald"}],"issued":{"date-parts":[["2010",12]]}}}],"schema":"https://github.com/citation-style-language/schema/raw/master/csl-citation.json"} </w:instrText>
      </w:r>
      <w:r w:rsidR="009F480A">
        <w:fldChar w:fldCharType="separate"/>
      </w:r>
      <w:r w:rsidR="00064492" w:rsidRPr="00064492">
        <w:rPr>
          <w:color w:val="000000"/>
          <w:vertAlign w:val="superscript"/>
          <w:lang w:val="en-GB"/>
        </w:rPr>
        <w:t>39</w:t>
      </w:r>
      <w:r w:rsidR="009F480A">
        <w:fldChar w:fldCharType="end"/>
      </w:r>
      <w:ins w:id="86" w:author="MASSARO Emanuele (JRC-ISPRA)" w:date="2025-04-08T10:22:00Z">
        <w:r w:rsidR="00AF2AC5">
          <w:t>.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w:t>
        </w:r>
      </w:ins>
      <w:r w:rsidR="009F480A">
        <w:fldChar w:fldCharType="begin"/>
      </w:r>
      <w:r w:rsidR="00064492">
        <w:instrText xml:space="preserve"> ADDIN ZOTERO_ITEM CSL_CITATION {"citationID":"a7oqqua5d","properties":{"formattedCitation":"\\super 40\\nosupersub{}","plainCitation":"40","noteIndex":0},"citationItems":[{"id":87,"uris":["http://zotero.org/users/local/OZfMjm9b/items/TU9FWHVL"],"itemData":{"id":87,"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9F480A">
        <w:fldChar w:fldCharType="separate"/>
      </w:r>
      <w:r w:rsidR="00064492" w:rsidRPr="00064492">
        <w:rPr>
          <w:color w:val="000000"/>
          <w:vertAlign w:val="superscript"/>
          <w:lang w:val="en-GB"/>
        </w:rPr>
        <w:t>40</w:t>
      </w:r>
      <w:r w:rsidR="009F480A">
        <w:fldChar w:fldCharType="end"/>
      </w:r>
      <w:ins w:id="87" w:author="MASSARO Emanuele (JRC-ISPRA)" w:date="2025-04-08T10:22:00Z">
        <w:r w:rsidR="00AF2AC5">
          <w:t>, urbanization in non-forested areas</w:t>
        </w:r>
      </w:ins>
      <w:r w:rsidR="009F480A">
        <w:fldChar w:fldCharType="begin"/>
      </w:r>
      <w:r w:rsidR="00064492">
        <w:instrText xml:space="preserve"> ADDIN ZOTERO_ITEM CSL_CITATION {"citationID":"a11o58krlih","properties":{"formattedCitation":"\\super 41\\nosupersub{}","plainCitation":"41","noteIndex":0},"citationItems":[{"id":89,"uris":["http://zotero.org/users/local/OZfMjm9b/items/2RBJRDUC"],"itemData":{"id":89,"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schema":"https://github.com/citation-style-language/schema/raw/master/csl-citation.json"} </w:instrText>
      </w:r>
      <w:r w:rsidR="009F480A">
        <w:fldChar w:fldCharType="separate"/>
      </w:r>
      <w:r w:rsidR="00064492" w:rsidRPr="00064492">
        <w:rPr>
          <w:color w:val="000000"/>
          <w:vertAlign w:val="superscript"/>
          <w:lang w:val="en-GB"/>
        </w:rPr>
        <w:t>41</w:t>
      </w:r>
      <w:r w:rsidR="009F480A">
        <w:fldChar w:fldCharType="end"/>
      </w:r>
      <w:ins w:id="88" w:author="MASSARO Emanuele (JRC-ISPRA)" w:date="2025-04-08T10:22:00Z">
        <w:r w:rsidR="00AF2AC5">
          <w:t>, and population growth concentrated in urban centers distant from remaining forest fragments</w:t>
        </w:r>
      </w:ins>
      <w:r w:rsidR="009F480A">
        <w:fldChar w:fldCharType="begin"/>
      </w:r>
      <w:r w:rsidR="00064492">
        <w:instrText xml:space="preserve"> ADDIN ZOTERO_ITEM CSL_CITATION {"citationID":"a2bc2nkel6h","properties":{"formattedCitation":"\\super 42\\nosupersub{}","plainCitation":"42","noteIndex":0},"citationItems":[{"id":91,"uris":["http://zotero.org/users/local/OZfMjm9b/items/6J72EG3Q"],"itemData":{"id":91,"type":"article-journal","container-title":"Global Environmental Change","DOI":"10.1016/j.gloenvcha.2015.06.002","ISSN":"09593780","journalAbbreviation":"Global Environmental Change","language":"en","page":"48-58","source":"DOI.org (Crossref)","title":"Current trends of rubber plantation expansion may threaten biodiversity and livelihoods","volume":"34","author":[{"family":"Ahrends","given":"Antje"},{"family":"Hollingsworth","given":"Peter M."},{"family":"Ziegler","given":"Alan D."},{"family":"Fox","given":"Jefferson M."},{"family":"Chen","given":"Huafang"},{"family":"Su","given":"Yufang"},{"family":"Xu","given":"Jianchu"}],"issued":{"date-parts":[["2015",9]]}}}],"schema":"https://github.com/citation-style-language/schema/raw/master/csl-citation.json"} </w:instrText>
      </w:r>
      <w:r w:rsidR="009F480A">
        <w:fldChar w:fldCharType="separate"/>
      </w:r>
      <w:r w:rsidR="00064492" w:rsidRPr="00064492">
        <w:rPr>
          <w:color w:val="000000"/>
          <w:vertAlign w:val="superscript"/>
          <w:lang w:val="en-GB"/>
        </w:rPr>
        <w:t>42</w:t>
      </w:r>
      <w:r w:rsidR="009F480A">
        <w:fldChar w:fldCharType="end"/>
      </w:r>
      <w:ins w:id="89" w:author="MASSARO Emanuele (JRC-ISPRA)" w:date="2025-04-08T10:22:00Z">
        <w:r w:rsidR="00AF2AC5">
          <w:t>. The distributional analysis of FHN changes (Fig. 4) provides additional insight into regional disparities in human-forest proximity. In Southern Europe, FHN distributions shifted rightward, indicating that a greater proportion of the population lived closer to forests over time, consistent with observed forest expansion in abandoned rural areas</w:t>
        </w:r>
      </w:ins>
      <w:r w:rsidR="00113B6B">
        <w:fldChar w:fldCharType="begin"/>
      </w:r>
      <w:r w:rsidR="00064492">
        <w:instrText xml:space="preserve"> ADDIN ZOTERO_ITEM CSL_CITATION {"citationID":"atbmg8uud7","properties":{"formattedCitation":"\\super 43\\nosupersub{}","plainCitation":"43","noteIndex":0},"citationItems":[{"id":92,"uris":["http://zotero.org/users/local/OZfMjm9b/items/N8PECFTH"],"itemData":{"id":92,"type":"article-journal","container-title":"Agriculture, Ecosystems &amp; Environment","DOI":"10.1016/j.agee.2011.01.003","ISSN":"01678809","issue":"3-4","journalAbbreviation":"Agriculture, Ecosystems &amp; Environment","language":"en","license":"https://www.elsevier.com/tdm/userlicense/1.0/","page":"317-338","source":"DOI.org (Crossref)","title":"Hydrological and erosive consequences of farmland abandonment in Europe, with special reference to the Mediterranean region – A review","volume":"140","author":[{"family":"García-Ruiz","given":"José M."},{"family":"Lana-Renault","given":"Noemí"}],"issued":{"date-parts":[["2011",3]]}}}],"schema":"https://github.com/citation-style-language/schema/raw/master/csl-citation.json"} </w:instrText>
      </w:r>
      <w:r w:rsidR="00113B6B">
        <w:fldChar w:fldCharType="separate"/>
      </w:r>
      <w:r w:rsidR="00064492" w:rsidRPr="00064492">
        <w:rPr>
          <w:color w:val="000000"/>
          <w:vertAlign w:val="superscript"/>
          <w:lang w:val="en-GB"/>
        </w:rPr>
        <w:t>43</w:t>
      </w:r>
      <w:r w:rsidR="00113B6B">
        <w:fldChar w:fldCharType="end"/>
      </w:r>
      <w:ins w:id="90" w:author="MASSARO Emanuele (JRC-ISPRA)" w:date="2025-04-08T10:22:00Z">
        <w:r w:rsidR="00AF2AC5">
          <w:t xml:space="preserve"> and increasing preferences for forest-proximate living. In contrast, Southeast Asia exhibited a leftward shift, signifying an increasing spatial distance between human populations and forests. </w:t>
        </w:r>
        <w:r w:rsidR="00AF2AC5">
          <w:lastRenderedPageBreak/>
          <w:t>This pattern is consistent with research documenting rapid urbanization</w:t>
        </w:r>
      </w:ins>
      <w:r w:rsidR="00113B6B">
        <w:fldChar w:fldCharType="begin"/>
      </w:r>
      <w:r w:rsidR="00064492">
        <w:instrText xml:space="preserve"> ADDIN ZOTERO_ITEM CSL_CITATION {"citationID":"a28oibaj67s","properties":{"formattedCitation":"\\super 44\\nosupersub{}","plainCitation":"44","noteIndex":0},"citationItems":[{"id":95,"uris":["http://zotero.org/users/local/OZfMjm9b/items/DEC8NM3N"],"itemData":{"id":95,"type":"article-journal","container-title":"Environmental Research Letters","DOI":"10.1088/1748-9326/10/3/034002","ISSN":"1748-9326","issue":"3","journalAbbreviation":"Environ. Res. Lett.","page":"034002","source":"DOI.org (Crossref)","title":"A new urban landscape in East–Southeast Asia, 2000–2010","volume":"10","author":[{"family":"Schneider","given":"A"},{"family":"Mertes","given":"C M"},{"family":"Tatem","given":"A J"},{"family":"Tan","given":"B"},{"family":"Sulla-Menashe","given":"D"},{"family":"Graves","given":"S J"},{"family":"Patel","given":"N N"},{"family":"Horton","given":"J A"},{"family":"Gaughan","given":"A E"},{"family":"Rollo","given":"J T"},{"family":"Schelly","given":"I H"},{"family":"Stevens","given":"F R"},{"family":"Dastur","given":"A"}],"issued":{"date-parts":[["2015",3,1]]}}}],"schema":"https://github.com/citation-style-language/schema/raw/master/csl-citation.json"} </w:instrText>
      </w:r>
      <w:r w:rsidR="00113B6B">
        <w:fldChar w:fldCharType="separate"/>
      </w:r>
      <w:r w:rsidR="00064492" w:rsidRPr="00064492">
        <w:rPr>
          <w:color w:val="000000"/>
          <w:vertAlign w:val="superscript"/>
          <w:lang w:val="en-GB"/>
        </w:rPr>
        <w:t>44</w:t>
      </w:r>
      <w:r w:rsidR="00113B6B">
        <w:fldChar w:fldCharType="end"/>
      </w:r>
      <w:ins w:id="91" w:author="MASSARO Emanuele (JRC-ISPRA)" w:date="2025-04-08T10:22:00Z">
        <w:r w:rsidR="00AF2AC5">
          <w:t>, forest conversion to plantation agriculture</w:t>
        </w:r>
      </w:ins>
      <w:r w:rsidR="00113B6B">
        <w:fldChar w:fldCharType="begin"/>
      </w:r>
      <w:r w:rsidR="00064492">
        <w:instrText xml:space="preserve"> ADDIN ZOTERO_ITEM CSL_CITATION {"citationID":"a7na1ck0g5","properties":{"formattedCitation":"\\super 45\\nosupersub{}","plainCitation":"45","noteIndex":0},"citationItems":[{"id":97,"uris":["http://zotero.org/users/local/OZfMjm9b/items/TK9VGAYG"],"itemData":{"id":97,"type":"article-journal","container-title":"PLOS ONE","DOI":"10.1371/journal.pone.0159668","ISSN":"1932-6203","issue":"7","journalAbbreviation":"PLoS ONE","language":"en","page":"e0159668","source":"DOI.org (Crossref)","title":"The Impacts of Oil Palm on Recent Deforestation and Biodiversity Loss","volume":"11","author":[{"family":"Vijay","given":"Varsha"},{"family":"Pimm","given":"Stuart L."},{"family":"Jenkins","given":"Clinton N."},{"family":"Smith","given":"Sharon J."}],"editor":[{"family":"Anand","given":"Madhur"}],"issued":{"date-parts":[["2016",7,27]]}}}],"schema":"https://github.com/citation-style-language/schema/raw/master/csl-citation.json"} </w:instrText>
      </w:r>
      <w:r w:rsidR="00113B6B">
        <w:fldChar w:fldCharType="separate"/>
      </w:r>
      <w:r w:rsidR="00064492" w:rsidRPr="00064492">
        <w:rPr>
          <w:color w:val="000000"/>
          <w:vertAlign w:val="superscript"/>
          <w:lang w:val="en-GB"/>
        </w:rPr>
        <w:t>45</w:t>
      </w:r>
      <w:r w:rsidR="00113B6B">
        <w:fldChar w:fldCharType="end"/>
      </w:r>
      <w:ins w:id="92" w:author="MASSARO Emanuele (JRC-ISPRA)" w:date="2025-04-08T10:22:00Z">
        <w:r w:rsidR="00AF2AC5">
          <w:t>, and the concentration of population growth in coastal and peri-urban areas rather than forested regions</w:t>
        </w:r>
      </w:ins>
      <w:r w:rsidR="00AD4F9E">
        <w:fldChar w:fldCharType="begin"/>
      </w:r>
      <w:r w:rsidR="00064492">
        <w:instrText xml:space="preserve"> ADDIN ZOTERO_ITEM CSL_CITATION {"citationID":"a259v7ki8hn","properties":{"formattedCitation":"\\super 46\\nosupersub{}","plainCitation":"46","noteIndex":0},"citationItems":[{"id":99,"uris":["http://zotero.org/users/local/OZfMjm9b/items/MUQC597I"],"itemData":{"id":99,"type":"article-journal","container-title":"Environmental Research Letters","DOI":"10.1088/1748-9326/8/1/014025","ISSN":"1748-9326","issue":"1","journalAbbreviation":"Environ. Res. Lett.","license":"http://iopscience.iop.org/info/page/text-and-data-mining","page":"014025","source":"DOI.org (Crossref)","title":"Futures of global urban expansion: uncertainties and implications for biodiversity conservation","title-short":"Futures of global urban expansion","volume":"8","author":[{"family":"Güneralp","given":"B"},{"family":"Seto","given":"K C"}],"issued":{"date-parts":[["2013",3,1]]}}}],"schema":"https://github.com/citation-style-language/schema/raw/master/csl-citation.json"} </w:instrText>
      </w:r>
      <w:r w:rsidR="00AD4F9E">
        <w:fldChar w:fldCharType="separate"/>
      </w:r>
      <w:r w:rsidR="00064492" w:rsidRPr="00064492">
        <w:rPr>
          <w:color w:val="000000"/>
          <w:vertAlign w:val="superscript"/>
          <w:lang w:val="en-GB"/>
        </w:rPr>
        <w:t>46</w:t>
      </w:r>
      <w:r w:rsidR="00AD4F9E">
        <w:fldChar w:fldCharType="end"/>
      </w:r>
      <w:ins w:id="93" w:author="MASSARO Emanuele (JRC-ISPRA)" w:date="2025-04-08T10:22:00Z">
        <w:r w:rsidR="00AF2AC5">
          <w:t xml:space="preserve">. </w:t>
        </w:r>
      </w:ins>
    </w:p>
    <w:p w14:paraId="06AEBD5D" w14:textId="70963E0D" w:rsidR="00FA210C" w:rsidRDefault="00FA210C" w:rsidP="004B301A">
      <w:pPr>
        <w:pStyle w:val="mainTextAgain"/>
      </w:pPr>
      <w:r w:rsidRPr="00FA210C">
        <w:t>While the FHN metric provides valuable spatial insights into human-forest relationships, it is important to acknowledge several limitations. First, our analysis relies on remote sensing-based forest definitions that may not fully capture forest quality, degradation, or ecological functionality. Second, the FHN does not directly measure actual forest resource use or dependency by adjacent populations, which can vary significantly based on socioeconomic, cultural, and institutional factors. Looking beyond these limitations, the FHN framework has significant potential for broader applications beyond spatial proximity analysis. The metric can be integrated into more comprehensive assessments of bidirectional forest-human interactions by combining it with socioeconomic data, ecosystem service valuations, and governance indicators. Such integration would enable the FHN to contribute meaningfully to monitoring progress toward multiple Sustainable Development Goals (SDGs), particularly those related to poverty elimination (SDG 1), food security (SDG 2), health and wellbeing (SDG 3), clean water (SDG 6), climate action (SDG 13), and terrestrial ecosystems (SDG 15). For example, by overlaying FHN with poverty data, researchers could identify critical areas where forest conservation might impact vulnerable populations, enabling more equitable policy design. Similarly, combining FHN with biodiversity hotspot information could highlight priority zones for conservation that balance human needs with ecological imperatives. Future research should develop these integrative approaches to transform the FHN from a spatial proximity measure into a comprehensive tool for understanding and managing the complex, bidirectional interactions between forests and human societies in pursuit of sustainable development.</w:t>
      </w:r>
    </w:p>
    <w:p w14:paraId="6EA3557B" w14:textId="6695D6C2" w:rsidR="00AF2AC5" w:rsidRPr="00064492" w:rsidRDefault="00AF2AC5" w:rsidP="004B301A">
      <w:pPr>
        <w:pStyle w:val="mainTextAgain"/>
      </w:pPr>
      <w:ins w:id="94" w:author="MASSARO Emanuele (JRC-ISPRA)" w:date="2025-04-08T10:22:00Z">
        <w:r>
          <w:t>These findings emphasize the importance of spatially explicit assessments of human-forest proximity in understanding long-term land-use changes and their potential implications</w:t>
        </w:r>
      </w:ins>
      <w:r w:rsidR="00AD4F9E">
        <w:fldChar w:fldCharType="begin"/>
      </w:r>
      <w:r w:rsidR="00064492">
        <w:instrText xml:space="preserve"> ADDIN ZOTERO_ITEM CSL_CITATION {"citationID":"apt6jeqi98","properties":{"formattedCitation":"\\super 47\\nosupersub{}","plainCitation":"47","noteIndex":0},"citationItems":[{"id":101,"uris":["http://zotero.org/users/local/OZfMjm9b/items/Q7FBD5IP"],"itemData":{"id":101,"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00AD4F9E">
        <w:fldChar w:fldCharType="separate"/>
      </w:r>
      <w:r w:rsidR="00064492" w:rsidRPr="00064492">
        <w:rPr>
          <w:color w:val="000000"/>
          <w:vertAlign w:val="superscript"/>
          <w:lang w:val="en-GB"/>
        </w:rPr>
        <w:t>47</w:t>
      </w:r>
      <w:r w:rsidR="00AD4F9E">
        <w:fldChar w:fldCharType="end"/>
      </w:r>
      <w:ins w:id="95" w:author="MASSARO Emanuele (JRC-ISPRA)" w:date="2025-04-08T10:22:00Z">
        <w:r>
          <w:t>. The observed global heterogeneity in FHN trends highlights the complex interplay between socioeconomic development, environmental policies, and demographic shifts in shaping human-forest relationships</w:t>
        </w:r>
      </w:ins>
      <w:r w:rsidR="00AD4F9E">
        <w:fldChar w:fldCharType="begin"/>
      </w:r>
      <w:r w:rsidR="00064492">
        <w:instrText xml:space="preserve"> ADDIN ZOTERO_ITEM CSL_CITATION {"citationID":"a2lell0tto1","properties":{"formattedCitation":"\\super 48\\nosupersub{}","plainCitation":"48","noteIndex":0},"citationItems":[{"id":105,"uris":["http://zotero.org/users/local/OZfMjm9b/items/4XA5E8TL"],"itemData":{"id":105,"type":"article-journal","container-title":"Ecology and Society","DOI":"10.5751/ES-05873-180226","ISSN":"1708-3087","issue":"2","journalAbbreviation":"E&amp;S","language":"en","page":"art26","source":"DOI.org (Crossref)","title":"Framing Sustainability in a Telecoupled World","volume":"18","author":[{"family":"Liu","given":"Jianguo"},{"family":"Hull","given":"Vanessa"},{"family":"Batistella","given":"Mateus"},{"family":"DeFries","given":"Ruth"},{"family":"Dietz","given":"Thomas"},{"family":"Fu","given":"Feng"},{"family":"Hertel","given":"Thomas W."},{"family":"Izaurralde","given":"R. Cesar"},{"family":"Lambin","given":"Eric F."},{"family":"Li","given":"Shuxin"},{"family":"Martinelli","given":"Luiz A."},{"family":"McConnell","given":"William J."},{"family":"Moran","given":"Emilio F."},{"family":"Naylor","given":"Rosamond"},{"family":"Ouyang","given":"Zhiyun"},{"family":"Polenske","given":"Karen R."},{"family":"Reenberg","given":"Anette"},{"family":"De Miranda Rocha","given":"Gilberto"},{"family":"Simmons","given":"Cynthia S."},{"family":"Verburg","given":"Peter H."},{"family":"Vitousek","given":"Peter M."},{"family":"Zhang","given":"Fusuo"},{"family":"Zhu","given":"Chunquan"}],"issued":{"date-parts":[["2013"]]}}}],"schema":"https://github.com/citation-style-language/schema/raw/master/csl-citation.json"} </w:instrText>
      </w:r>
      <w:r w:rsidR="00AD4F9E">
        <w:fldChar w:fldCharType="separate"/>
      </w:r>
      <w:r w:rsidR="00064492" w:rsidRPr="00064492">
        <w:rPr>
          <w:color w:val="000000"/>
          <w:vertAlign w:val="superscript"/>
          <w:lang w:val="en-GB"/>
        </w:rPr>
        <w:t>48</w:t>
      </w:r>
      <w:r w:rsidR="00AD4F9E">
        <w:fldChar w:fldCharType="end"/>
      </w:r>
      <w:ins w:id="96" w:author="MASSARO Emanuele (JRC-ISPRA)" w:date="2025-04-08T10:22:00Z">
        <w:r>
          <w:t>. Regions experiencing declining FHN values may face greater challenges in maintaining ecosystem service flows to human populations</w:t>
        </w:r>
      </w:ins>
      <w:r w:rsidR="00AD4F9E">
        <w:fldChar w:fldCharType="begin"/>
      </w:r>
      <w:r w:rsidR="00064492">
        <w:instrText xml:space="preserve"> ADDIN ZOTERO_ITEM CSL_CITATION {"citationID":"a2i2ack9tis","properties":{"formattedCitation":"\\super 49\\nosupersub{}","plainCitation":"49","noteIndex":0},"citationItems":[{"id":102,"uris":["http://zotero.org/users/local/OZfMjm9b/items/GVUEIMNF"],"itemData":{"id":102,"type":"article-journal","container-title":"Trends in Ecology &amp; Evolution","DOI":"10.1016/j.tree.2015.01.011","ISSN":"01695347","issue":"4","journalAbbreviation":"Trends in Ecology &amp; Evolution","language":"en","page":"190-198","source":"DOI.org (Crossref)","title":"Reframing landscape fragmentation's effects on ecosystem services","volume":"30","author":[{"family":"Mitchell","given":"Matthew G.E."},{"family":"Suarez-Castro","given":"Andrés F."},{"family":"Martinez-Harms","given":"Maria"},{"family":"Maron","given":"Martine"},{"family":"McAlpine","given":"Clive"},{"family":"Gaston","given":"Kevin J."},{"family":"Johansen","given":"Kasper"},{"family":"Rhodes","given":"Jonathan R."}],"issued":{"date-parts":[["2015",4]]}}}],"schema":"https://github.com/citation-style-language/schema/raw/master/csl-citation.json"} </w:instrText>
      </w:r>
      <w:r w:rsidR="00AD4F9E">
        <w:fldChar w:fldCharType="separate"/>
      </w:r>
      <w:r w:rsidR="00064492" w:rsidRPr="00064492">
        <w:rPr>
          <w:color w:val="000000"/>
          <w:vertAlign w:val="superscript"/>
          <w:lang w:val="en-GB"/>
        </w:rPr>
        <w:t>49</w:t>
      </w:r>
      <w:r w:rsidR="00AD4F9E">
        <w:fldChar w:fldCharType="end"/>
      </w:r>
      <w:ins w:id="97" w:author="MASSARO Emanuele (JRC-ISPRA)" w:date="2025-04-08T10:22:00Z">
        <w:r>
          <w:t>, while also potentially reducing anthropogenic pressures on remaining forest ecosystems</w:t>
        </w:r>
      </w:ins>
      <w:r w:rsidR="00AD4F9E">
        <w:fldChar w:fldCharType="begin"/>
      </w:r>
      <w:r w:rsidR="00064492">
        <w:instrText xml:space="preserve"> ADDIN ZOTERO_ITEM CSL_CITATION {"citationID":"armtbr5gcr","properties":{"formattedCitation":"\\super 50\\nosupersub{}","plainCitation":"50","noteIndex":0},"citationItems":[{"id":104,"uris":["http://zotero.org/users/local/OZfMjm9b/items/5JC54KGB"],"itemData":{"id":104,"type":"article-journal","container-title":"Global Environmental Change","DOI":"10.1016/j.gloenvcha.2004.11.001","ISSN":"09593780","issue":"1","journalAbbreviation":"Global Environmental Change","language":"en","license":"https://www.elsevier.com/tdm/userlicense/1.0/","page":"23-31","source":"DOI.org (Crossref)","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schema":"https://github.com/citation-style-language/schema/raw/master/csl-citation.json"} </w:instrText>
      </w:r>
      <w:r w:rsidR="00AD4F9E">
        <w:fldChar w:fldCharType="separate"/>
      </w:r>
      <w:r w:rsidR="00064492" w:rsidRPr="00064492">
        <w:rPr>
          <w:color w:val="000000"/>
          <w:vertAlign w:val="superscript"/>
          <w:lang w:val="en-GB"/>
        </w:rPr>
        <w:t>50</w:t>
      </w:r>
      <w:r w:rsidR="00AD4F9E">
        <w:fldChar w:fldCharType="end"/>
      </w:r>
      <w:ins w:id="98" w:author="MASSARO Emanuele (JRC-ISPRA)" w:date="2025-04-08T10:22:00Z">
        <w:r>
          <w:t xml:space="preserve">. As we look to the future, the FHN </w:t>
        </w:r>
        <w:r>
          <w:lastRenderedPageBreak/>
          <w:t>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w:t>
        </w:r>
      </w:ins>
      <w:r w:rsidR="00AD4F9E">
        <w:fldChar w:fldCharType="begin"/>
      </w:r>
      <w:r w:rsidR="00064492">
        <w:instrText xml:space="preserve"> ADDIN ZOTERO_ITEM CSL_CITATION {"citationID":"a1eavt1rnpu","properties":{"formattedCitation":"\\super 51\\nosupersub{}","plainCitation":"51","noteIndex":0},"citationItems":[{"id":107,"uris":["http://zotero.org/users/local/OZfMjm9b/items/WTJ7PEIL"],"itemData":{"id":107,"type":"article-journal","container-title":"Nature","DOI":"10.1038/nature14324","ISSN":"0028-0836, 1476-4687","issue":"7545","journalAbbreviation":"Nature","language":"en","page":"45-50","source":"DOI.org (Crossref)","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AD4F9E">
        <w:fldChar w:fldCharType="separate"/>
      </w:r>
      <w:r w:rsidR="00064492" w:rsidRPr="00064492">
        <w:rPr>
          <w:color w:val="000000"/>
          <w:vertAlign w:val="superscript"/>
          <w:lang w:val="en-GB"/>
        </w:rPr>
        <w:t>51</w:t>
      </w:r>
      <w:r w:rsidR="00AD4F9E">
        <w:fldChar w:fldCharType="end"/>
      </w:r>
      <w:ins w:id="99" w:author="MASSARO Emanuele (JRC-ISPRA)" w:date="2025-04-08T10:22:00Z">
        <w:r>
          <w:t>, ecosystem service provision</w:t>
        </w:r>
      </w:ins>
      <w:r w:rsidR="00AD4F9E">
        <w:fldChar w:fldCharType="begin"/>
      </w:r>
      <w:r w:rsidR="00064492">
        <w:instrText xml:space="preserve"> ADDIN ZOTERO_ITEM CSL_CITATION {"citationID":"ajn7tefcol","properties":{"formattedCitation":"\\super 52\\nosupersub{}","plainCitation":"52","noteIndex":0},"citationItems":[{"id":108,"uris":["http://zotero.org/users/local/OZfMjm9b/items/6LFI66HW"],"itemData":{"id":108,"type":"article-journal","container-title":"Biodiversity and Conservation","DOI":"10.1007/s10531-017-1453-2","ISSN":"0960-3115, 1572-9710","issue":"13","journalAbbreviation":"Biodivers Conserv","language":"en","page":"3005-3035","source":"DOI.org (Crossref)","title":"Forest biodiversity, ecosystem functioning and the provision of ecosystem services","volume":"26","author":[{"family":"Brockerhoff","given":"Eckehard G."},{"family":"Barbaro","given":"Luc"},{"family":"Castagneyrol","given":"Bastien"},{"family":"Forrester","given":"David I."},{"family":"Gardiner","given":"Barry"},{"family":"González-Olabarria","given":"José Ramón"},{"family":"Lyver","given":"Phil O’B."},{"family":"Meurisse","given":"Nicolas"},{"family":"Oxbrough","given":"Anne"},{"family":"Taki","given":"Hisatomo"},{"family":"Thompson","given":"Ian D."},{"family":"Van Der Plas","given":"Fons"},{"family":"Jactel","given":"Hervé"}],"issued":{"date-parts":[["2017",12]]}}}],"schema":"https://github.com/citation-style-language/schema/raw/master/csl-citation.json"} </w:instrText>
      </w:r>
      <w:r w:rsidR="00AD4F9E">
        <w:fldChar w:fldCharType="separate"/>
      </w:r>
      <w:r w:rsidR="00064492" w:rsidRPr="00064492">
        <w:rPr>
          <w:color w:val="000000"/>
          <w:vertAlign w:val="superscript"/>
          <w:lang w:val="en-GB"/>
        </w:rPr>
        <w:t>52</w:t>
      </w:r>
      <w:r w:rsidR="00AD4F9E">
        <w:fldChar w:fldCharType="end"/>
      </w:r>
      <w:ins w:id="100" w:author="MASSARO Emanuele (JRC-ISPRA)" w:date="2025-04-08T10:22:00Z">
        <w:r>
          <w:t>, and human well-being</w:t>
        </w:r>
      </w:ins>
      <w:r w:rsidR="00AD4F9E">
        <w:fldChar w:fldCharType="begin"/>
      </w:r>
      <w:r w:rsidR="00064492">
        <w:instrText xml:space="preserve"> ADDIN ZOTERO_ITEM CSL_CITATION {"citationID":"a1s8m1cp309","properties":{"formattedCitation":"\\super 53\\nosupersub{}","plainCitation":"53","noteIndex":0},"citationItems":[{"id":110,"uris":["http://zotero.org/users/local/OZfMjm9b/items/78WVP3UT"],"itemData":{"id":110,"type":"article-journal","abstract":"We provide consensus on the benefits of nature experience for mental health, and a model for integrating them into urban design.\n          , \n            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journalAbbreviation":"Sci. Adv.","language":"en","page":"eaax0903","source":"DOI.org (Crossref)","title":"Nature and mental health: An ecosystem service perspective","title-short":"Nature and mental health","volume":"5","author":[{"family":"Bratman","given":"Gregory N."},{"family":"Anderson","given":"Christopher B."},{"family":"Berman","given":"Marc G."},{"family":"Cochran","given":"Bobby"},{"family":"De Vries","given":"Sjerp"},{"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Van Den Bosch","given":"Matilda"},{"family":"Wheeler","given":"Benedict W."},{"family":"White","given":"Mathew P."},{"family":"Zheng","given":"Hua"},{"family":"Daily","given":"Gretchen C."}],"issued":{"date-parts":[["2019",7,5]]}}}],"schema":"https://github.com/citation-style-language/schema/raw/master/csl-citation.json"} </w:instrText>
      </w:r>
      <w:r w:rsidR="00AD4F9E">
        <w:fldChar w:fldCharType="separate"/>
      </w:r>
      <w:r w:rsidR="00064492" w:rsidRPr="00064492">
        <w:rPr>
          <w:color w:val="000000"/>
          <w:vertAlign w:val="superscript"/>
          <w:lang w:val="en-GB"/>
        </w:rPr>
        <w:t>53</w:t>
      </w:r>
      <w:r w:rsidR="00AD4F9E">
        <w:fldChar w:fldCharType="end"/>
      </w:r>
      <w:ins w:id="101" w:author="MASSARO Emanuele (JRC-ISPRA)" w:date="2025-04-08T10:22:00Z">
        <w:r>
          <w:t>. Ensuring a sustainable balance between human presence and forest ecosystems will be crucial for maintaining environmental integrity and long-term landscape resilience in a rapidly changing world.</w:t>
        </w:r>
      </w:ins>
    </w:p>
    <w:p w14:paraId="2C943E0E" w14:textId="12AA402C" w:rsidR="331209CF" w:rsidDel="00D72689" w:rsidRDefault="009E0492" w:rsidP="12032517">
      <w:pPr>
        <w:pStyle w:val="mainText"/>
        <w:rPr>
          <w:del w:id="102" w:author="MASSARO Emanuele (JRC-ISPRA)" w:date="2025-04-07T14:11:00Z"/>
          <w:rFonts w:ascii="Aptos Display" w:eastAsia="Aptos Display" w:hAnsi="Aptos Display" w:cs="Aptos Display"/>
        </w:rPr>
      </w:pPr>
      <w:del w:id="103" w:author="MASSARO Emanuele (JRC-ISPRA)" w:date="2025-04-08T10:21:00Z">
        <w:r w:rsidDel="00AF2AC5">
          <w:rPr>
            <w:rFonts w:cs="Times New Roman"/>
            <w:vertAlign w:val="superscript"/>
            <w:lang w:val="en-GB"/>
          </w:rPr>
          <w:delText>26272829</w:delText>
        </w:r>
      </w:del>
      <w:del w:id="104"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del>
      <w:r w:rsidR="00D107B9">
        <w:rPr>
          <w:rFonts w:eastAsia="Times New Roman" w:cs="Times New Roman"/>
        </w:rPr>
        <w:instrText xml:space="preserve"> ADDIN ZOTERO_ITEM CSL_CITATION {"citationID":"ac71udp8ck","properties":{"formattedCitation":"\\uldash{\\super 1\\nosupersub{}}","plainCitation":"","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del w:id="105" w:author="MASSARO Emanuele (JRC-ISPRA)" w:date="2025-04-07T14:11:00Z">
        <w:r w:rsidR="008E6E87" w:rsidDel="00D72689">
          <w:rPr>
            <w:rFonts w:eastAsia="Times New Roman" w:cs="Times New Roman"/>
            <w:color w:val="000000" w:themeColor="text1"/>
            <w:lang w:val="en-GB"/>
          </w:rPr>
          <w:fldChar w:fldCharType="separate"/>
        </w:r>
        <w:r w:rsidR="008E6E87" w:rsidRPr="00D107B9" w:rsidDel="00D72689">
          <w:rPr>
            <w:rFonts w:ascii="Aptos Display" w:hAnsiTheme="majorHAnsi" w:cs="Times New Roman"/>
            <w:color w:val="000000"/>
            <w:sz w:val="32"/>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106" w:author="MASSARO Emanuele (JRC-ISPRA)" w:date="2025-04-07T14:11:00Z"/>
        </w:rPr>
      </w:pPr>
      <w:del w:id="107"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108" w:author="MASSARO Emanuele (JRC-ISPRA)" w:date="2025-04-07T14:11:00Z"/>
        </w:rPr>
      </w:pPr>
      <w:del w:id="109"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10" w:author="MASSARO Emanuele (JRC-ISPRA)" w:date="2025-04-07T14:11:00Z"/>
        </w:rPr>
      </w:pPr>
      <w:del w:id="111"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12" w:author="MASSARO Emanuele (JRC-ISPRA)" w:date="2025-04-07T14:11:00Z"/>
        </w:rPr>
      </w:pPr>
      <w:del w:id="113"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2E003F8C" w:rsidR="00E14015" w:rsidRDefault="380EF4FD" w:rsidP="00274798">
      <w:pPr>
        <w:pStyle w:val="mainTextAgain"/>
        <w:rPr>
          <w:ins w:id="114" w:author="MASSARO Emanuele (JRC-ISPRA)" w:date="2025-04-08T10:16:00Z"/>
        </w:rPr>
      </w:pPr>
      <w:r w:rsidRPr="147BA12E">
        <w:t xml:space="preserve">This study </w:t>
      </w:r>
      <w:r w:rsidR="00242DF5">
        <w:t xml:space="preserve">combines population and </w:t>
      </w:r>
      <w:r w:rsidRPr="147BA12E">
        <w:t xml:space="preserve">land use 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064492">
        <w:instrText xml:space="preserve"> ADDIN ZOTERO_ITEM CSL_CITATION {"citationID":"OR5B4sZT","properties":{"formattedCitation":"\\super 54\\nosupersub{}","plainCitation":"54","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064492" w:rsidRPr="00064492">
        <w:rPr>
          <w:color w:val="000000"/>
          <w:vertAlign w:val="superscript"/>
          <w:lang w:val="en-GB"/>
        </w:rPr>
        <w:t>54</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7AAFE89E" w:rsidR="00E14015" w:rsidRDefault="00274798" w:rsidP="00274798">
      <w:pPr>
        <w:pStyle w:val="mainTextAgain"/>
        <w:rPr>
          <w:ins w:id="115"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between forest area and population across the landscape. </w:t>
      </w:r>
      <w:ins w:id="116" w:author="MASSARO Emanuele (JRC-ISPRA)" w:date="2025-04-08T10:16:00Z">
        <w:r w:rsidR="00E14015">
          <w:t xml:space="preserve"> </w:t>
        </w:r>
      </w:ins>
      <w:ins w:id="117" w:author="MASSARO Emanuele (JRC-ISPRA)" w:date="2025-04-08T10:15:00Z">
        <w:r w:rsidR="00E14015" w:rsidRPr="00E14015">
          <w:t>This moving window technique is commonly used in landscape ecology and spatial analysis to capture multi-scale patterns and processes across heterogeneous landscapes</w:t>
        </w:r>
      </w:ins>
      <w:r w:rsidR="00E14015">
        <w:fldChar w:fldCharType="begin"/>
      </w:r>
      <w:r w:rsidR="00064492">
        <w:instrText xml:space="preserve"> ADDIN ZOTERO_ITEM CSL_CITATION {"citationID":"a1f1ac5afc0","properties":{"formattedCitation":"\\super 55\\nosupersub{}","plainCitation":"55","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064492" w:rsidRPr="00064492">
        <w:rPr>
          <w:color w:val="000000"/>
          <w:vertAlign w:val="superscript"/>
          <w:lang w:val="en-GB"/>
        </w:rPr>
        <w:t>55</w:t>
      </w:r>
      <w:r w:rsidR="00E14015">
        <w:fldChar w:fldCharType="end"/>
      </w:r>
      <w:ins w:id="118"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t>
      </w:r>
      <w:r>
        <w:lastRenderedPageBreak/>
        <w:t xml:space="preserve">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projections to 2025 and 2030.</w:t>
      </w:r>
      <w:r w:rsidR="002935A6">
        <w:t xml:space="preserve"> The dataset is available online (</w:t>
      </w:r>
      <w:hyperlink r:id="rId16"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w:t>
      </w:r>
      <w:proofErr w:type="spellStart"/>
      <w:r w:rsidRPr="00ED11A4">
        <w:t>HIstoric</w:t>
      </w:r>
      <w:proofErr w:type="spellEnd"/>
      <w:r w:rsidRPr="00ED11A4">
        <w:t xml:space="preserve"> Land Dynamics Assessment+) global dataset on annual land use/cover change between 1960 and 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17"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lastRenderedPageBreak/>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694403AB" w:rsidR="00832E47" w:rsidRPr="00501E64" w:rsidRDefault="002E3E59" w:rsidP="00A3319F">
      <w:pPr>
        <w:pStyle w:val="mainTextAgain"/>
      </w:pPr>
      <w:r w:rsidRPr="00501E64">
        <w:rPr>
          <w:b/>
        </w:rPr>
        <w:t>Limitations</w:t>
      </w:r>
      <w:r w:rsidRPr="00501E64">
        <w:t xml:space="preserve">: </w:t>
      </w:r>
      <w:ins w:id="119" w:author="MASSARO Emanuele (JRC-ISPRA)" w:date="2025-04-08T10:12:00Z">
        <w:r w:rsidR="00A3319F">
          <w:t>While the HILDA+ dataset provided a robust framework for our analysis, several limitations should be considered. First, the integration of multiple datasets with varying spatial and temporal resolutions introduces uncertainties. The harmonization process may sacrifice finer details and create discrepancies in land use/cover classification. Second, HILDA+ relies on a static base year (2015) for initial classification, which may not accurately reflect recent forest dynamics. Changes are modeled based on historical trends that may not capture emerging land use patterns.</w:t>
        </w:r>
      </w:ins>
      <w:ins w:id="120" w:author="MASSARO Emanuele (JRC-ISPRA)" w:date="2025-04-08T10:13:00Z">
        <w:r w:rsidR="00A3319F">
          <w:t xml:space="preserve"> </w:t>
        </w:r>
      </w:ins>
      <w:ins w:id="121"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064492">
        <w:instrText xml:space="preserve"> ADDIN ZOTERO_ITEM CSL_CITATION {"citationID":"ae9q6veii2","properties":{"formattedCitation":"\\super 56\\nosupersub{}","plainCitation":"56","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064492" w:rsidRPr="00064492">
        <w:rPr>
          <w:color w:val="000000"/>
          <w:vertAlign w:val="superscript"/>
          <w:lang w:val="en-GB"/>
        </w:rPr>
        <w:t>56</w:t>
      </w:r>
      <w:r w:rsidR="00A3319F">
        <w:fldChar w:fldCharType="end"/>
      </w:r>
      <w:ins w:id="122" w:author="MASSARO Emanuele (JRC-ISPRA)" w:date="2025-04-08T10:12:00Z">
        <w:r w:rsidR="00A3319F">
          <w:t>. These definitional differences can significantly impact forest area estimates and consequently affect FPP numbers and spatial pattern</w:t>
        </w:r>
      </w:ins>
      <w:ins w:id="123" w:author="MASSARO Emanuele (JRC-ISPRA)" w:date="2025-04-08T10:14:00Z">
        <w:r w:rsidR="00A3319F">
          <w:t>s.</w:t>
        </w:r>
      </w:ins>
      <w:ins w:id="124"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25" w:author="MASSARO Emanuele (JRC-ISPRA)" w:date="2025-04-08T10:13:00Z">
        <w:r w:rsidR="00A3319F">
          <w:t xml:space="preserve"> </w:t>
        </w:r>
      </w:ins>
      <w:ins w:id="126" w:author="MASSARO Emanuele (JRC-ISPRA)" w:date="2025-04-08T10:12:00Z">
        <w:r w:rsidR="00A3319F">
          <w:t xml:space="preserve">Furthermore, HILDA+ does not differentiate between natural forests and </w:t>
        </w:r>
        <w:r w:rsidR="00A3319F">
          <w:lastRenderedPageBreak/>
          <w:t>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27"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proofErr w:type="spellStart"/>
      <w:r w:rsidRPr="12032517">
        <w:rPr>
          <w:i/>
          <w:iCs/>
        </w:rPr>
        <w:t>FA</w:t>
      </w:r>
      <w:r w:rsidR="00F5156E">
        <w:rPr>
          <w:i/>
          <w:iCs/>
        </w:rPr>
        <w:t>P</w:t>
      </w:r>
      <w:r w:rsidR="0036103A">
        <w:rPr>
          <w:i/>
          <w:iCs/>
          <w:vertAlign w:val="subscript"/>
        </w:rPr>
        <w:t>w</w:t>
      </w:r>
      <w:proofErr w:type="spellEnd"/>
      <w:r>
        <w:t xml:space="preserve"> is defined by the above equation where </w:t>
      </w:r>
      <w:proofErr w:type="spellStart"/>
      <w:r>
        <w:t>P</w:t>
      </w:r>
      <w:r w:rsidRPr="12032517">
        <w:rPr>
          <w:vertAlign w:val="subscript"/>
        </w:rPr>
        <w:t>j</w:t>
      </w:r>
      <w:proofErr w:type="spellEnd"/>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t xml:space="preserve">Distance to forest </w:t>
      </w:r>
    </w:p>
    <w:p w14:paraId="64BD398D" w14:textId="069DAF1F" w:rsidR="147BA12E" w:rsidRDefault="00BE1111" w:rsidP="00CF0CF4">
      <w:pPr>
        <w:pStyle w:val="mainTextAgain"/>
      </w:pPr>
      <w:r>
        <w:t>We used GUIDOS toolbox</w:t>
      </w:r>
      <w:r>
        <w:fldChar w:fldCharType="begin"/>
      </w:r>
      <w:r w:rsidR="00064492">
        <w:instrText xml:space="preserve"> ADDIN ZOTERO_ITEM CSL_CITATION {"citationID":"jRtAsHrA","properties":{"formattedCitation":"\\super 54\\nosupersub{}","plainCitation":"54","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064492" w:rsidRPr="00064492">
        <w:rPr>
          <w:color w:val="000000"/>
          <w:vertAlign w:val="superscript"/>
          <w:lang w:val="en-GB"/>
        </w:rPr>
        <w:t>54</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28"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w:t>
      </w:r>
      <w:r>
        <w:lastRenderedPageBreak/>
        <w:t xml:space="preserve">50km x 50km resolution data. In each window, we computed FPP as the number of persons living </w:t>
      </w:r>
      <w:r w:rsidR="00E401FD">
        <w:t>with</w:t>
      </w:r>
      <w:r>
        <w:t>in a given distance to the forest.</w:t>
      </w:r>
      <w:ins w:id="129" w:author="MASSARO Emanuele (JRC-ISPRA)" w:date="2025-04-07T14:11:00Z">
        <w:r w:rsidR="00D72689">
          <w:t xml:space="preserve"> </w:t>
        </w:r>
      </w:ins>
    </w:p>
    <w:p w14:paraId="60473806" w14:textId="4E8714E6" w:rsidR="00D72689" w:rsidRDefault="00D72689" w:rsidP="00D72689">
      <w:pPr>
        <w:pStyle w:val="mainText"/>
        <w:rPr>
          <w:ins w:id="130" w:author="MASSARO Emanuele (JRC-ISPRA)" w:date="2025-04-07T14:12:00Z"/>
          <w:rFonts w:eastAsia="Times New Roman" w:cs="Times New Roman"/>
          <w:color w:val="000000" w:themeColor="text1"/>
          <w:lang w:val="en-GB"/>
        </w:rPr>
      </w:pPr>
      <w:ins w:id="131"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32" w:author="MASSARO Emanuele (JRC-ISPRA)" w:date="2025-04-07T14:11:00Z"/>
          <w:rFonts w:eastAsia="Times New Roman" w:cs="Times New Roman"/>
          <w:color w:val="000000" w:themeColor="text1"/>
          <w:lang w:val="en-GB"/>
        </w:rPr>
      </w:pPr>
      <m:oMath>
        <m:acc>
          <m:accPr>
            <m:chr m:val="̅"/>
            <m:ctrlPr>
              <w:ins w:id="133" w:author="MASSARO Emanuele (JRC-ISPRA)" w:date="2025-04-07T14:11:00Z">
                <w:rPr>
                  <w:rFonts w:ascii="Cambria Math" w:eastAsia="Times New Roman" w:hAnsi="Cambria Math" w:cs="Times New Roman"/>
                  <w:i/>
                  <w:color w:val="000000" w:themeColor="text1"/>
                  <w:lang w:val="en-GB"/>
                </w:rPr>
              </w:ins>
            </m:ctrlPr>
          </m:accPr>
          <m:e>
            <m:r>
              <w:ins w:id="134"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35" w:author="MASSARO Emanuele (JRC-ISPRA)" w:date="2025-04-07T14:11:00Z">
                <w:rPr>
                  <w:rFonts w:ascii="Cambria Math" w:eastAsia="Times New Roman" w:hAnsi="Cambria Math" w:cs="Times New Roman"/>
                  <w:i/>
                  <w:color w:val="000000" w:themeColor="text1"/>
                  <w:lang w:val="en-GB"/>
                </w:rPr>
              </w:ins>
            </m:ctrlPr>
          </m:dPr>
          <m:e>
            <m:r>
              <w:ins w:id="136" w:author="MASSARO Emanuele (JRC-ISPRA)" w:date="2025-04-07T14:11:00Z">
                <w:rPr>
                  <w:rFonts w:ascii="Cambria Math" w:eastAsia="Times New Roman" w:hAnsi="Cambria Math" w:cs="Times New Roman"/>
                  <w:color w:val="000000" w:themeColor="text1"/>
                  <w:lang w:val="en-GB"/>
                </w:rPr>
                <m:t>%</m:t>
              </w:ins>
            </m:r>
          </m:e>
        </m:d>
        <m:r>
          <w:ins w:id="137" w:author="MASSARO Emanuele (JRC-ISPRA)" w:date="2025-04-07T14:11:00Z">
            <w:rPr>
              <w:rFonts w:ascii="Cambria Math" w:eastAsia="Times New Roman" w:hAnsi="Cambria Math" w:cs="Times New Roman"/>
              <w:color w:val="000000" w:themeColor="text1"/>
              <w:lang w:val="en-GB"/>
            </w:rPr>
            <m:t>=100*(</m:t>
          </w:ins>
        </m:r>
        <m:acc>
          <m:accPr>
            <m:chr m:val="̅"/>
            <m:ctrlPr>
              <w:ins w:id="138" w:author="MASSARO Emanuele (JRC-ISPRA)" w:date="2025-04-07T14:11:00Z">
                <w:rPr>
                  <w:rFonts w:ascii="Cambria Math" w:eastAsia="Times New Roman" w:hAnsi="Cambria Math" w:cs="Times New Roman"/>
                  <w:i/>
                  <w:color w:val="000000" w:themeColor="text1"/>
                  <w:lang w:val="en-GB"/>
                </w:rPr>
              </w:ins>
            </m:ctrlPr>
          </m:accPr>
          <m:e>
            <m:r>
              <w:ins w:id="139" w:author="MASSARO Emanuele (JRC-ISPRA)" w:date="2025-04-07T14:11:00Z">
                <w:rPr>
                  <w:rFonts w:ascii="Cambria Math" w:eastAsia="Times New Roman" w:hAnsi="Cambria Math" w:cs="Times New Roman"/>
                  <w:color w:val="000000" w:themeColor="text1"/>
                  <w:lang w:val="en-GB"/>
                </w:rPr>
                <m:t>FPP</m:t>
              </w:ins>
            </m:r>
          </m:e>
        </m:acc>
        <m:d>
          <m:dPr>
            <m:ctrlPr>
              <w:ins w:id="140" w:author="MASSARO Emanuele (JRC-ISPRA)" w:date="2025-04-07T14:11:00Z">
                <w:rPr>
                  <w:rFonts w:ascii="Cambria Math" w:eastAsia="Times New Roman" w:hAnsi="Cambria Math" w:cs="Times New Roman"/>
                  <w:i/>
                  <w:color w:val="000000" w:themeColor="text1"/>
                  <w:lang w:val="en-GB"/>
                </w:rPr>
              </w:ins>
            </m:ctrlPr>
          </m:dPr>
          <m:e>
            <m:r>
              <w:ins w:id="141" w:author="MASSARO Emanuele (JRC-ISPRA)" w:date="2025-04-07T14:11:00Z">
                <w:rPr>
                  <w:rFonts w:ascii="Cambria Math" w:eastAsia="Times New Roman" w:hAnsi="Cambria Math" w:cs="Times New Roman"/>
                  <w:color w:val="000000" w:themeColor="text1"/>
                  <w:lang w:val="en-GB"/>
                </w:rPr>
                <m:t>2020</m:t>
              </w:ins>
            </m:r>
          </m:e>
        </m:d>
        <m:r>
          <w:ins w:id="142" w:author="MASSARO Emanuele (JRC-ISPRA)" w:date="2025-04-07T14:11:00Z">
            <w:rPr>
              <w:rFonts w:ascii="Cambria Math" w:eastAsia="Times New Roman" w:hAnsi="Cambria Math" w:cs="Times New Roman"/>
              <w:color w:val="000000" w:themeColor="text1"/>
              <w:lang w:val="en-GB"/>
            </w:rPr>
            <m:t>-</m:t>
          </w:ins>
        </m:r>
        <m:acc>
          <m:accPr>
            <m:chr m:val="̅"/>
            <m:ctrlPr>
              <w:ins w:id="143" w:author="MASSARO Emanuele (JRC-ISPRA)" w:date="2025-04-07T14:11:00Z">
                <w:rPr>
                  <w:rFonts w:ascii="Cambria Math" w:eastAsia="Times New Roman" w:hAnsi="Cambria Math" w:cs="Times New Roman"/>
                  <w:i/>
                  <w:color w:val="000000" w:themeColor="text1"/>
                  <w:lang w:val="en-GB"/>
                </w:rPr>
              </w:ins>
            </m:ctrlPr>
          </m:accPr>
          <m:e>
            <m:r>
              <w:ins w:id="144" w:author="MASSARO Emanuele (JRC-ISPRA)" w:date="2025-04-07T14:11:00Z">
                <w:rPr>
                  <w:rFonts w:ascii="Cambria Math" w:eastAsia="Times New Roman" w:hAnsi="Cambria Math" w:cs="Times New Roman"/>
                  <w:color w:val="000000" w:themeColor="text1"/>
                  <w:lang w:val="en-GB"/>
                </w:rPr>
                <m:t>FPP</m:t>
              </w:ins>
            </m:r>
          </m:e>
        </m:acc>
        <m:d>
          <m:dPr>
            <m:ctrlPr>
              <w:ins w:id="145" w:author="MASSARO Emanuele (JRC-ISPRA)" w:date="2025-04-07T14:11:00Z">
                <w:rPr>
                  <w:rFonts w:ascii="Cambria Math" w:eastAsia="Times New Roman" w:hAnsi="Cambria Math" w:cs="Times New Roman"/>
                  <w:i/>
                  <w:color w:val="000000" w:themeColor="text1"/>
                  <w:lang w:val="en-GB"/>
                </w:rPr>
              </w:ins>
            </m:ctrlPr>
          </m:dPr>
          <m:e>
            <m:r>
              <w:ins w:id="146" w:author="MASSARO Emanuele (JRC-ISPRA)" w:date="2025-04-07T14:11:00Z">
                <w:rPr>
                  <w:rFonts w:ascii="Cambria Math" w:eastAsia="Times New Roman" w:hAnsi="Cambria Math" w:cs="Times New Roman"/>
                  <w:color w:val="000000" w:themeColor="text1"/>
                  <w:lang w:val="en-GB"/>
                </w:rPr>
                <m:t>1975</m:t>
              </w:ins>
            </m:r>
          </m:e>
        </m:d>
        <m:r>
          <w:ins w:id="147" w:author="MASSARO Emanuele (JRC-ISPRA)" w:date="2025-04-07T14:11:00Z">
            <w:rPr>
              <w:rFonts w:ascii="Cambria Math" w:eastAsia="Times New Roman" w:hAnsi="Cambria Math" w:cs="Times New Roman"/>
              <w:color w:val="000000" w:themeColor="text1"/>
              <w:lang w:val="en-GB"/>
            </w:rPr>
            <m:t>)/</m:t>
          </w:ins>
        </m:r>
        <m:acc>
          <m:accPr>
            <m:chr m:val="̅"/>
            <m:ctrlPr>
              <w:ins w:id="148" w:author="MASSARO Emanuele (JRC-ISPRA)" w:date="2025-04-07T14:11:00Z">
                <w:rPr>
                  <w:rFonts w:ascii="Cambria Math" w:eastAsia="Times New Roman" w:hAnsi="Cambria Math" w:cs="Times New Roman"/>
                  <w:i/>
                  <w:color w:val="000000" w:themeColor="text1"/>
                  <w:lang w:val="en-GB"/>
                </w:rPr>
              </w:ins>
            </m:ctrlPr>
          </m:accPr>
          <m:e>
            <m:r>
              <w:ins w:id="149" w:author="MASSARO Emanuele (JRC-ISPRA)" w:date="2025-04-07T14:11:00Z">
                <w:rPr>
                  <w:rFonts w:ascii="Cambria Math" w:eastAsia="Times New Roman" w:hAnsi="Cambria Math" w:cs="Times New Roman"/>
                  <w:color w:val="000000" w:themeColor="text1"/>
                  <w:lang w:val="en-GB"/>
                </w:rPr>
                <m:t>FPP</m:t>
              </w:ins>
            </m:r>
          </m:e>
        </m:acc>
        <m:d>
          <m:dPr>
            <m:ctrlPr>
              <w:ins w:id="150" w:author="MASSARO Emanuele (JRC-ISPRA)" w:date="2025-04-07T14:11:00Z">
                <w:rPr>
                  <w:rFonts w:ascii="Cambria Math" w:eastAsia="Times New Roman" w:hAnsi="Cambria Math" w:cs="Times New Roman"/>
                  <w:i/>
                  <w:color w:val="000000" w:themeColor="text1"/>
                  <w:lang w:val="en-GB"/>
                </w:rPr>
              </w:ins>
            </m:ctrlPr>
          </m:dPr>
          <m:e>
            <m:r>
              <w:ins w:id="151" w:author="MASSARO Emanuele (JRC-ISPRA)" w:date="2025-04-07T14:11:00Z">
                <w:rPr>
                  <w:rFonts w:ascii="Cambria Math" w:eastAsia="Times New Roman" w:hAnsi="Cambria Math" w:cs="Times New Roman"/>
                  <w:color w:val="000000" w:themeColor="text1"/>
                  <w:lang w:val="en-GB"/>
                </w:rPr>
                <m:t>1975</m:t>
              </w:ins>
            </m:r>
          </m:e>
        </m:d>
      </m:oMath>
      <w:ins w:id="152"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153" w:author="MASSARO Emanuele (JRC-ISPRA)" w:date="2025-04-07T14:11:00Z"/>
          <w:rFonts w:eastAsia="Times New Roman" w:cs="Times New Roman"/>
          <w:color w:val="000000" w:themeColor="text1"/>
          <w:lang w:val="en-GB"/>
        </w:rPr>
      </w:pPr>
      <w:ins w:id="154" w:author="MASSARO Emanuele (JRC-ISPRA)" w:date="2025-04-07T14:11:00Z">
        <w:r>
          <w:rPr>
            <w:rFonts w:eastAsia="Times New Roman" w:cs="Times New Roman"/>
            <w:color w:val="000000" w:themeColor="text1"/>
            <w:lang w:val="en-GB"/>
          </w:rPr>
          <w:t xml:space="preserve">where </w:t>
        </w:r>
      </w:ins>
      <m:oMath>
        <m:acc>
          <m:accPr>
            <m:chr m:val="̅"/>
            <m:ctrlPr>
              <w:ins w:id="155" w:author="MASSARO Emanuele (JRC-ISPRA)" w:date="2025-04-07T14:11:00Z">
                <w:rPr>
                  <w:rFonts w:ascii="Cambria Math" w:eastAsia="Times New Roman" w:hAnsi="Cambria Math" w:cs="Times New Roman"/>
                  <w:i/>
                  <w:color w:val="000000" w:themeColor="text1"/>
                  <w:lang w:val="en-GB"/>
                </w:rPr>
              </w:ins>
            </m:ctrlPr>
          </m:accPr>
          <m:e>
            <m:r>
              <w:ins w:id="156" w:author="MASSARO Emanuele (JRC-ISPRA)" w:date="2025-04-07T14:11:00Z">
                <w:rPr>
                  <w:rFonts w:ascii="Cambria Math" w:eastAsia="Times New Roman" w:hAnsi="Cambria Math" w:cs="Times New Roman"/>
                  <w:color w:val="000000" w:themeColor="text1"/>
                  <w:lang w:val="en-GB"/>
                </w:rPr>
                <m:t>FPP</m:t>
              </w:ins>
            </m:r>
          </m:e>
        </m:acc>
        <m:d>
          <m:dPr>
            <m:ctrlPr>
              <w:ins w:id="157" w:author="MASSARO Emanuele (JRC-ISPRA)" w:date="2025-04-07T14:11:00Z">
                <w:rPr>
                  <w:rFonts w:ascii="Cambria Math" w:eastAsia="Times New Roman" w:hAnsi="Cambria Math" w:cs="Times New Roman"/>
                  <w:i/>
                  <w:color w:val="000000" w:themeColor="text1"/>
                  <w:lang w:val="en-GB"/>
                </w:rPr>
              </w:ins>
            </m:ctrlPr>
          </m:dPr>
          <m:e>
            <m:r>
              <w:ins w:id="158" w:author="MASSARO Emanuele (JRC-ISPRA)" w:date="2025-04-07T14:11:00Z">
                <w:rPr>
                  <w:rFonts w:ascii="Cambria Math" w:eastAsia="Times New Roman" w:hAnsi="Cambria Math" w:cs="Times New Roman"/>
                  <w:color w:val="000000" w:themeColor="text1"/>
                  <w:lang w:val="en-GB"/>
                </w:rPr>
                <m:t>year</m:t>
              </w:ins>
            </m:r>
          </m:e>
        </m:d>
        <m:r>
          <w:ins w:id="159" w:author="MASSARO Emanuele (JRC-ISPRA)" w:date="2025-04-07T14:11:00Z">
            <w:rPr>
              <w:rFonts w:ascii="Cambria Math" w:eastAsia="Times New Roman" w:hAnsi="Cambria Math" w:cs="Times New Roman"/>
              <w:color w:val="000000" w:themeColor="text1"/>
              <w:lang w:val="en-GB"/>
            </w:rPr>
            <m:t>=FPP(year)/P(year)</m:t>
          </w:ins>
        </m:r>
      </m:oMath>
      <w:ins w:id="160"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61"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xml:space="preserve">, the </w:t>
      </w:r>
      <w:proofErr w:type="spellStart"/>
      <w:r w:rsidR="00D46C77">
        <w:t>FHN</w:t>
      </w:r>
      <w:r w:rsidR="00D46C77" w:rsidRPr="00D46C77">
        <w:rPr>
          <w:vertAlign w:val="subscript"/>
        </w:rPr>
        <w:t>w</w:t>
      </w:r>
      <w:proofErr w:type="spellEnd"/>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xml:space="preserve">, </w:t>
      </w:r>
      <w:proofErr w:type="spellStart"/>
      <w:r>
        <w:rPr>
          <w:i/>
        </w:rPr>
        <w:t>P</w:t>
      </w:r>
      <w:r w:rsidRPr="00D46C77">
        <w:rPr>
          <w:i/>
          <w:vertAlign w:val="subscript"/>
        </w:rPr>
        <w:t>j</w:t>
      </w:r>
      <w:proofErr w:type="spellEnd"/>
      <w:r>
        <w:rPr>
          <w:i/>
          <w:vertAlign w:val="subscript"/>
        </w:rPr>
        <w:t xml:space="preserve"> </w:t>
      </w:r>
      <w:r>
        <w:t xml:space="preserve">is the number of people in the cell </w:t>
      </w:r>
      <w:r w:rsidRPr="00D46C77">
        <w:rPr>
          <w:i/>
        </w:rPr>
        <w:t>j</w:t>
      </w:r>
      <w:r>
        <w:rPr>
          <w:i/>
        </w:rPr>
        <w:t xml:space="preserve"> </w:t>
      </w:r>
      <w:r>
        <w:t xml:space="preserve">and </w:t>
      </w:r>
      <w:proofErr w:type="spellStart"/>
      <w:r w:rsidRPr="00D46C77">
        <w:rPr>
          <w:i/>
        </w:rPr>
        <w:t>D</w:t>
      </w:r>
      <w:r w:rsidRPr="00D46C77">
        <w:rPr>
          <w:i/>
          <w:vertAlign w:val="subscript"/>
        </w:rPr>
        <w:t>j</w:t>
      </w:r>
      <w:proofErr w:type="spellEnd"/>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lastRenderedPageBreak/>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w:t>
      </w:r>
      <w:proofErr w:type="spellStart"/>
      <w:r>
        <w:t>i</w:t>
      </w:r>
      <w:proofErr w:type="spellEnd"/>
      <w:r>
        <w:t xml:space="preserve">)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Positive values indicate that the FHN distribution has shifted to the right, suggesting an increase in human proximity to forests, while negative values indicate a leftward shift, representing a 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37E1A8EF"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18" w:history="1">
        <w:r w:rsidR="00D107B9" w:rsidRPr="00D84BC6">
          <w:rPr>
            <w:rStyle w:val="Hyperlink"/>
          </w:rPr>
          <w:t>https://github.com/emanuelemassaro/Forest_Human_Nexus</w:t>
        </w:r>
      </w:hyperlink>
      <w:r w:rsidR="00D107B9">
        <w:t>)</w:t>
      </w:r>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0495CE25" w14:textId="77777777" w:rsidR="00064492" w:rsidRPr="00064492" w:rsidRDefault="00AF2AC5" w:rsidP="00064492">
      <w:pPr>
        <w:pStyle w:val="Bibliography"/>
        <w:rPr>
          <w:rFonts w:cs="Times New Roman"/>
          <w:color w:val="000000"/>
          <w:lang w:val="en-GB"/>
        </w:rPr>
      </w:pPr>
      <w:r>
        <w:fldChar w:fldCharType="begin"/>
      </w:r>
      <w:r w:rsidR="00064492">
        <w:instrText xml:space="preserve"> ADDIN ZOTERO_BIBL {"uncited":[],"omitted":[],"custom":[]} CSL_BIBLIOGRAPHY </w:instrText>
      </w:r>
      <w:r>
        <w:fldChar w:fldCharType="separate"/>
      </w:r>
      <w:r w:rsidR="00064492" w:rsidRPr="00064492">
        <w:rPr>
          <w:rFonts w:cs="Times New Roman"/>
          <w:color w:val="000000"/>
          <w:lang w:val="en-GB"/>
        </w:rPr>
        <w:t>1.</w:t>
      </w:r>
      <w:r w:rsidR="00064492" w:rsidRPr="00064492">
        <w:rPr>
          <w:rFonts w:cs="Times New Roman"/>
          <w:color w:val="000000"/>
          <w:lang w:val="en-GB"/>
        </w:rPr>
        <w:tab/>
        <w:t xml:space="preserve">Nesha, K. </w:t>
      </w:r>
      <w:r w:rsidR="00064492" w:rsidRPr="00064492">
        <w:rPr>
          <w:rFonts w:cs="Times New Roman"/>
          <w:i/>
          <w:iCs/>
          <w:color w:val="000000"/>
          <w:lang w:val="en-GB"/>
        </w:rPr>
        <w:t>et al.</w:t>
      </w:r>
      <w:r w:rsidR="00064492" w:rsidRPr="00064492">
        <w:rPr>
          <w:rFonts w:cs="Times New Roman"/>
          <w:color w:val="000000"/>
          <w:lang w:val="en-GB"/>
        </w:rPr>
        <w:t xml:space="preserve"> An assessment of data sources, data quality and changes in national forest monitoring capacities in the Global Forest Resources Assessment 2005–2020. </w:t>
      </w:r>
      <w:r w:rsidR="00064492" w:rsidRPr="00064492">
        <w:rPr>
          <w:rFonts w:cs="Times New Roman"/>
          <w:i/>
          <w:iCs/>
          <w:color w:val="000000"/>
          <w:lang w:val="en-GB"/>
        </w:rPr>
        <w:t>Environ. Res. Lett.</w:t>
      </w:r>
      <w:r w:rsidR="00064492" w:rsidRPr="00064492">
        <w:rPr>
          <w:rFonts w:cs="Times New Roman"/>
          <w:color w:val="000000"/>
          <w:lang w:val="en-GB"/>
        </w:rPr>
        <w:t xml:space="preserve"> </w:t>
      </w:r>
      <w:r w:rsidR="00064492" w:rsidRPr="00064492">
        <w:rPr>
          <w:rFonts w:cs="Times New Roman"/>
          <w:b/>
          <w:bCs/>
          <w:color w:val="000000"/>
          <w:lang w:val="en-GB"/>
        </w:rPr>
        <w:t>16</w:t>
      </w:r>
      <w:r w:rsidR="00064492" w:rsidRPr="00064492">
        <w:rPr>
          <w:rFonts w:cs="Times New Roman"/>
          <w:color w:val="000000"/>
          <w:lang w:val="en-GB"/>
        </w:rPr>
        <w:t>, 054029 (2021).</w:t>
      </w:r>
    </w:p>
    <w:p w14:paraId="021225A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w:t>
      </w:r>
      <w:r w:rsidRPr="00064492">
        <w:rPr>
          <w:rFonts w:cs="Times New Roman"/>
          <w:color w:val="000000"/>
          <w:lang w:val="en-GB"/>
        </w:rPr>
        <w:tab/>
        <w:t xml:space="preserve">Ameray, A., Bergeron, Y., Valeria, O., Montoro Girona, M. &amp; Cavard, X. Forest Carbon Management: a Review of Silvicultural Practices and Management Strategies Across Boreal, Temperate and Tropical Forests. </w:t>
      </w:r>
      <w:r w:rsidRPr="00064492">
        <w:rPr>
          <w:rFonts w:cs="Times New Roman"/>
          <w:i/>
          <w:iCs/>
          <w:color w:val="000000"/>
          <w:lang w:val="en-GB"/>
        </w:rPr>
        <w:t>Curr. For. Rep.</w:t>
      </w:r>
      <w:r w:rsidRPr="00064492">
        <w:rPr>
          <w:rFonts w:cs="Times New Roman"/>
          <w:color w:val="000000"/>
          <w:lang w:val="en-GB"/>
        </w:rPr>
        <w:t xml:space="preserve"> </w:t>
      </w:r>
      <w:r w:rsidRPr="00064492">
        <w:rPr>
          <w:rFonts w:cs="Times New Roman"/>
          <w:b/>
          <w:bCs/>
          <w:color w:val="000000"/>
          <w:lang w:val="en-GB"/>
        </w:rPr>
        <w:t>7</w:t>
      </w:r>
      <w:r w:rsidRPr="00064492">
        <w:rPr>
          <w:rFonts w:cs="Times New Roman"/>
          <w:color w:val="000000"/>
          <w:lang w:val="en-GB"/>
        </w:rPr>
        <w:t>, 245–266 (2021).</w:t>
      </w:r>
    </w:p>
    <w:p w14:paraId="0D3A503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w:t>
      </w:r>
      <w:r w:rsidRPr="00064492">
        <w:rPr>
          <w:rFonts w:cs="Times New Roman"/>
          <w:color w:val="000000"/>
          <w:lang w:val="en-GB"/>
        </w:rPr>
        <w:tab/>
        <w:t xml:space="preserve">Favero, A., Daigneault, A. &amp; Sohngen, B. Forests: Carbon sequestration, biomass energy, or both?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eaay6792 (2020).</w:t>
      </w:r>
    </w:p>
    <w:p w14:paraId="1123B60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w:t>
      </w:r>
      <w:r w:rsidRPr="00064492">
        <w:rPr>
          <w:rFonts w:cs="Times New Roman"/>
          <w:color w:val="000000"/>
          <w:lang w:val="en-GB"/>
        </w:rPr>
        <w:tab/>
        <w:t xml:space="preserve">Lindenmayer, D. B., Franklin, J. F. &amp; Fischer, J. General management principles and a checklist of strategies to guide forest biodiversity conservation. </w:t>
      </w:r>
      <w:r w:rsidRPr="00064492">
        <w:rPr>
          <w:rFonts w:cs="Times New Roman"/>
          <w:i/>
          <w:iCs/>
          <w:color w:val="000000"/>
          <w:lang w:val="en-GB"/>
        </w:rPr>
        <w:t>Biol. Conserv.</w:t>
      </w:r>
      <w:r w:rsidRPr="00064492">
        <w:rPr>
          <w:rFonts w:cs="Times New Roman"/>
          <w:color w:val="000000"/>
          <w:lang w:val="en-GB"/>
        </w:rPr>
        <w:t xml:space="preserve"> </w:t>
      </w:r>
      <w:r w:rsidRPr="00064492">
        <w:rPr>
          <w:rFonts w:cs="Times New Roman"/>
          <w:b/>
          <w:bCs/>
          <w:color w:val="000000"/>
          <w:lang w:val="en-GB"/>
        </w:rPr>
        <w:t>131</w:t>
      </w:r>
      <w:r w:rsidRPr="00064492">
        <w:rPr>
          <w:rFonts w:cs="Times New Roman"/>
          <w:color w:val="000000"/>
          <w:lang w:val="en-GB"/>
        </w:rPr>
        <w:t>, 433–445 (2006).</w:t>
      </w:r>
    </w:p>
    <w:p w14:paraId="220A30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w:t>
      </w:r>
      <w:r w:rsidRPr="00064492">
        <w:rPr>
          <w:rFonts w:cs="Times New Roman"/>
          <w:color w:val="000000"/>
          <w:lang w:val="en-GB"/>
        </w:rPr>
        <w:tab/>
        <w:t xml:space="preserve">Oldekop, J. A. </w:t>
      </w:r>
      <w:r w:rsidRPr="00064492">
        <w:rPr>
          <w:rFonts w:cs="Times New Roman"/>
          <w:i/>
          <w:iCs/>
          <w:color w:val="000000"/>
          <w:lang w:val="en-GB"/>
        </w:rPr>
        <w:t>et al.</w:t>
      </w:r>
      <w:r w:rsidRPr="00064492">
        <w:rPr>
          <w:rFonts w:cs="Times New Roman"/>
          <w:color w:val="000000"/>
          <w:lang w:val="en-GB"/>
        </w:rPr>
        <w:t xml:space="preserve"> Forest-linked livelihoods in a globalized world. </w:t>
      </w:r>
      <w:r w:rsidRPr="00064492">
        <w:rPr>
          <w:rFonts w:cs="Times New Roman"/>
          <w:i/>
          <w:iCs/>
          <w:color w:val="000000"/>
          <w:lang w:val="en-GB"/>
        </w:rPr>
        <w:t>Nat. Plants</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1400–1407 (2020).</w:t>
      </w:r>
    </w:p>
    <w:p w14:paraId="7BEFA72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6.</w:t>
      </w:r>
      <w:r w:rsidRPr="00064492">
        <w:rPr>
          <w:rFonts w:cs="Times New Roman"/>
          <w:color w:val="000000"/>
          <w:lang w:val="en-GB"/>
        </w:rPr>
        <w:tab/>
        <w:t xml:space="preserve">Rudel, T. K., Sloan, S., Chazdon, R. &amp; Grau, R. The drivers of tree cover expansion: Global, temperate, and tropical zone analyses. </w:t>
      </w:r>
      <w:r w:rsidRPr="00064492">
        <w:rPr>
          <w:rFonts w:cs="Times New Roman"/>
          <w:i/>
          <w:iCs/>
          <w:color w:val="000000"/>
          <w:lang w:val="en-GB"/>
        </w:rPr>
        <w:t>Land Use Policy</w:t>
      </w:r>
      <w:r w:rsidRPr="00064492">
        <w:rPr>
          <w:rFonts w:cs="Times New Roman"/>
          <w:color w:val="000000"/>
          <w:lang w:val="en-GB"/>
        </w:rPr>
        <w:t xml:space="preserve"> </w:t>
      </w:r>
      <w:r w:rsidRPr="00064492">
        <w:rPr>
          <w:rFonts w:cs="Times New Roman"/>
          <w:b/>
          <w:bCs/>
          <w:color w:val="000000"/>
          <w:lang w:val="en-GB"/>
        </w:rPr>
        <w:t>58</w:t>
      </w:r>
      <w:r w:rsidRPr="00064492">
        <w:rPr>
          <w:rFonts w:cs="Times New Roman"/>
          <w:color w:val="000000"/>
          <w:lang w:val="en-GB"/>
        </w:rPr>
        <w:t>, 502–513 (2016).</w:t>
      </w:r>
    </w:p>
    <w:p w14:paraId="33ECB9E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7.</w:t>
      </w:r>
      <w:r w:rsidRPr="00064492">
        <w:rPr>
          <w:rFonts w:cs="Times New Roman"/>
          <w:color w:val="000000"/>
          <w:lang w:val="en-GB"/>
        </w:rPr>
        <w:tab/>
        <w:t xml:space="preserve">Richards, P. &amp; VanWey, L. Where Deforestation Leads to Urbanization: How Resource Extraction Is Leading to Urban Growth in the Brazilian Amazon. </w:t>
      </w:r>
      <w:r w:rsidRPr="00064492">
        <w:rPr>
          <w:rFonts w:cs="Times New Roman"/>
          <w:i/>
          <w:iCs/>
          <w:color w:val="000000"/>
          <w:lang w:val="en-GB"/>
        </w:rPr>
        <w:t>Ann. Assoc. Am. Geogr.</w:t>
      </w:r>
      <w:r w:rsidRPr="00064492">
        <w:rPr>
          <w:rFonts w:cs="Times New Roman"/>
          <w:color w:val="000000"/>
          <w:lang w:val="en-GB"/>
        </w:rPr>
        <w:t xml:space="preserve"> </w:t>
      </w:r>
      <w:r w:rsidRPr="00064492">
        <w:rPr>
          <w:rFonts w:cs="Times New Roman"/>
          <w:b/>
          <w:bCs/>
          <w:color w:val="000000"/>
          <w:lang w:val="en-GB"/>
        </w:rPr>
        <w:t>105</w:t>
      </w:r>
      <w:r w:rsidRPr="00064492">
        <w:rPr>
          <w:rFonts w:cs="Times New Roman"/>
          <w:color w:val="000000"/>
          <w:lang w:val="en-GB"/>
        </w:rPr>
        <w:t>, 806–823 (2015).</w:t>
      </w:r>
    </w:p>
    <w:p w14:paraId="1BA3D73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8.</w:t>
      </w:r>
      <w:r w:rsidRPr="00064492">
        <w:rPr>
          <w:rFonts w:cs="Times New Roman"/>
          <w:color w:val="000000"/>
          <w:lang w:val="en-GB"/>
        </w:rPr>
        <w:tab/>
        <w:t xml:space="preserve">Padoch, C. </w:t>
      </w:r>
      <w:r w:rsidRPr="00064492">
        <w:rPr>
          <w:rFonts w:cs="Times New Roman"/>
          <w:i/>
          <w:iCs/>
          <w:color w:val="000000"/>
          <w:lang w:val="en-GB"/>
        </w:rPr>
        <w:t>et al.</w:t>
      </w:r>
      <w:r w:rsidRPr="00064492">
        <w:rPr>
          <w:rFonts w:cs="Times New Roman"/>
          <w:color w:val="000000"/>
          <w:lang w:val="en-GB"/>
        </w:rPr>
        <w:t xml:space="preserve"> The Demise of Swidden in Southeast Asia? Local Realities and Regional Ambiguities. </w:t>
      </w:r>
      <w:r w:rsidRPr="00064492">
        <w:rPr>
          <w:rFonts w:cs="Times New Roman"/>
          <w:i/>
          <w:iCs/>
          <w:color w:val="000000"/>
          <w:lang w:val="en-GB"/>
        </w:rPr>
        <w:t>Geogr. Tidsskr.-Dan. J. Geogr.</w:t>
      </w:r>
      <w:r w:rsidRPr="00064492">
        <w:rPr>
          <w:rFonts w:cs="Times New Roman"/>
          <w:color w:val="000000"/>
          <w:lang w:val="en-GB"/>
        </w:rPr>
        <w:t xml:space="preserve"> </w:t>
      </w:r>
      <w:r w:rsidRPr="00064492">
        <w:rPr>
          <w:rFonts w:cs="Times New Roman"/>
          <w:b/>
          <w:bCs/>
          <w:color w:val="000000"/>
          <w:lang w:val="en-GB"/>
        </w:rPr>
        <w:t>107</w:t>
      </w:r>
      <w:r w:rsidRPr="00064492">
        <w:rPr>
          <w:rFonts w:cs="Times New Roman"/>
          <w:color w:val="000000"/>
          <w:lang w:val="en-GB"/>
        </w:rPr>
        <w:t>, 29–41 (2007).</w:t>
      </w:r>
    </w:p>
    <w:p w14:paraId="778410B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9.</w:t>
      </w:r>
      <w:r w:rsidRPr="00064492">
        <w:rPr>
          <w:rFonts w:cs="Times New Roman"/>
          <w:color w:val="000000"/>
          <w:lang w:val="en-GB"/>
        </w:rPr>
        <w:tab/>
        <w:t xml:space="preserve">Newton, P., Kinzer, A. T., Miller, D. C., Oldekop, J. A. &amp; Agrawal, A. The Number and Spatial Distribution of Forest-Proximate People Globally. </w:t>
      </w:r>
      <w:r w:rsidRPr="00064492">
        <w:rPr>
          <w:rFonts w:cs="Times New Roman"/>
          <w:i/>
          <w:iCs/>
          <w:color w:val="000000"/>
          <w:lang w:val="en-GB"/>
        </w:rPr>
        <w:t>One Earth</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363–370 (2020).</w:t>
      </w:r>
    </w:p>
    <w:p w14:paraId="20828ECE"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0.</w:t>
      </w:r>
      <w:r w:rsidRPr="00064492">
        <w:rPr>
          <w:rFonts w:cs="Times New Roman"/>
          <w:color w:val="000000"/>
          <w:lang w:val="en-GB"/>
        </w:rPr>
        <w:tab/>
        <w:t xml:space="preserve">Radeloff, V. C. </w:t>
      </w:r>
      <w:r w:rsidRPr="00064492">
        <w:rPr>
          <w:rFonts w:cs="Times New Roman"/>
          <w:i/>
          <w:iCs/>
          <w:color w:val="000000"/>
          <w:lang w:val="en-GB"/>
        </w:rPr>
        <w:t>et al.</w:t>
      </w:r>
      <w:r w:rsidRPr="00064492">
        <w:rPr>
          <w:rFonts w:cs="Times New Roman"/>
          <w:color w:val="000000"/>
          <w:lang w:val="en-GB"/>
        </w:rPr>
        <w:t xml:space="preserve"> THE WILDLAND–URBAN INTERFACE IN THE UNITED STATES. </w:t>
      </w:r>
      <w:r w:rsidRPr="00064492">
        <w:rPr>
          <w:rFonts w:cs="Times New Roman"/>
          <w:i/>
          <w:iCs/>
          <w:color w:val="000000"/>
          <w:lang w:val="en-GB"/>
        </w:rPr>
        <w:t>Ecol. Appl.</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799–805 (2005).</w:t>
      </w:r>
    </w:p>
    <w:p w14:paraId="4BAD49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1.</w:t>
      </w:r>
      <w:r w:rsidRPr="00064492">
        <w:rPr>
          <w:rFonts w:cs="Times New Roman"/>
          <w:color w:val="000000"/>
          <w:lang w:val="en-GB"/>
        </w:rPr>
        <w:tab/>
        <w:t xml:space="preserve">Carr, D. Population and deforestation: why rural migration matters. </w:t>
      </w:r>
      <w:r w:rsidRPr="00064492">
        <w:rPr>
          <w:rFonts w:cs="Times New Roman"/>
          <w:i/>
          <w:iCs/>
          <w:color w:val="000000"/>
          <w:lang w:val="en-GB"/>
        </w:rPr>
        <w:t>Prog. Hum. Geogr.</w:t>
      </w:r>
      <w:r w:rsidRPr="00064492">
        <w:rPr>
          <w:rFonts w:cs="Times New Roman"/>
          <w:color w:val="000000"/>
          <w:lang w:val="en-GB"/>
        </w:rPr>
        <w:t xml:space="preserve"> </w:t>
      </w:r>
      <w:r w:rsidRPr="00064492">
        <w:rPr>
          <w:rFonts w:cs="Times New Roman"/>
          <w:b/>
          <w:bCs/>
          <w:color w:val="000000"/>
          <w:lang w:val="en-GB"/>
        </w:rPr>
        <w:t>33</w:t>
      </w:r>
      <w:r w:rsidRPr="00064492">
        <w:rPr>
          <w:rFonts w:cs="Times New Roman"/>
          <w:color w:val="000000"/>
          <w:lang w:val="en-GB"/>
        </w:rPr>
        <w:t>, 355–378 (2009).</w:t>
      </w:r>
    </w:p>
    <w:p w14:paraId="51EC9D5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2.</w:t>
      </w:r>
      <w:r w:rsidRPr="00064492">
        <w:rPr>
          <w:rFonts w:cs="Times New Roman"/>
          <w:color w:val="000000"/>
          <w:lang w:val="en-GB"/>
        </w:rPr>
        <w:tab/>
        <w:t xml:space="preserve">DeFries, R. S., Rudel, T., Uriarte, M. &amp; Hansen, M. Deforestation driven by urban population growth and agricultural trade in the twenty-first century. </w:t>
      </w:r>
      <w:r w:rsidRPr="00064492">
        <w:rPr>
          <w:rFonts w:cs="Times New Roman"/>
          <w:i/>
          <w:iCs/>
          <w:color w:val="000000"/>
          <w:lang w:val="en-GB"/>
        </w:rPr>
        <w:t>Nat. Geosci.</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178–181 (2010).</w:t>
      </w:r>
    </w:p>
    <w:p w14:paraId="7D5BEB2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3.</w:t>
      </w:r>
      <w:r w:rsidRPr="00064492">
        <w:rPr>
          <w:rFonts w:cs="Times New Roman"/>
          <w:color w:val="000000"/>
          <w:lang w:val="en-GB"/>
        </w:rPr>
        <w:tab/>
        <w:t xml:space="preserve">Adams, C., Rodrigues, S. T., Calmon, M. &amp; Kumar, C. Impacts of large‐scale forest restoration on socioeconomic status and local livelihoods: what we know and do not know. </w:t>
      </w:r>
      <w:r w:rsidRPr="00064492">
        <w:rPr>
          <w:rFonts w:cs="Times New Roman"/>
          <w:i/>
          <w:iCs/>
          <w:color w:val="000000"/>
          <w:lang w:val="en-GB"/>
        </w:rPr>
        <w:t>Biotropica</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731–744 (2016).</w:t>
      </w:r>
    </w:p>
    <w:p w14:paraId="4A589F3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4.</w:t>
      </w:r>
      <w:r w:rsidRPr="00064492">
        <w:rPr>
          <w:rFonts w:cs="Times New Roman"/>
          <w:color w:val="000000"/>
          <w:lang w:val="en-GB"/>
        </w:rPr>
        <w:tab/>
      </w:r>
      <w:r w:rsidRPr="00064492">
        <w:rPr>
          <w:rFonts w:cs="Times New Roman"/>
          <w:i/>
          <w:iCs/>
          <w:color w:val="000000"/>
          <w:lang w:val="en-GB"/>
        </w:rPr>
        <w:t>Seeing the Forest and the Trees: Human-Environment Interactions in Forest Ecosystems</w:t>
      </w:r>
      <w:r w:rsidRPr="00064492">
        <w:rPr>
          <w:rFonts w:cs="Times New Roman"/>
          <w:color w:val="000000"/>
          <w:lang w:val="en-GB"/>
        </w:rPr>
        <w:t>. (The MIT Press, 2005). doi:10.7551/mitpress/6140.001.0001.</w:t>
      </w:r>
    </w:p>
    <w:p w14:paraId="44DFEFD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5.</w:t>
      </w:r>
      <w:r w:rsidRPr="00064492">
        <w:rPr>
          <w:rFonts w:cs="Times New Roman"/>
          <w:color w:val="000000"/>
          <w:lang w:val="en-GB"/>
        </w:rPr>
        <w:tab/>
        <w:t xml:space="preserve">Grammatikopoulou, I. &amp; Vačkářová, D. The value of forest ecosystem services: A meta-analysis at the European scale and application to national ecosystem accounting. </w:t>
      </w:r>
      <w:r w:rsidRPr="00064492">
        <w:rPr>
          <w:rFonts w:cs="Times New Roman"/>
          <w:i/>
          <w:iCs/>
          <w:color w:val="000000"/>
          <w:lang w:val="en-GB"/>
        </w:rPr>
        <w:t>Ecosyst. Serv.</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101262 (2021).</w:t>
      </w:r>
    </w:p>
    <w:p w14:paraId="5E01118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6.</w:t>
      </w:r>
      <w:r w:rsidRPr="00064492">
        <w:rPr>
          <w:rFonts w:cs="Times New Roman"/>
          <w:color w:val="000000"/>
          <w:lang w:val="en-GB"/>
        </w:rPr>
        <w:tab/>
        <w:t xml:space="preserve">Taye, F. A. </w:t>
      </w:r>
      <w:r w:rsidRPr="00064492">
        <w:rPr>
          <w:rFonts w:cs="Times New Roman"/>
          <w:i/>
          <w:iCs/>
          <w:color w:val="000000"/>
          <w:lang w:val="en-GB"/>
        </w:rPr>
        <w:t>et al.</w:t>
      </w:r>
      <w:r w:rsidRPr="00064492">
        <w:rPr>
          <w:rFonts w:cs="Times New Roman"/>
          <w:color w:val="000000"/>
          <w:lang w:val="en-GB"/>
        </w:rPr>
        <w:t xml:space="preserve"> The economic values of global forest ecosystem services: A meta-analysis. </w:t>
      </w:r>
      <w:r w:rsidRPr="00064492">
        <w:rPr>
          <w:rFonts w:cs="Times New Roman"/>
          <w:i/>
          <w:iCs/>
          <w:color w:val="000000"/>
          <w:lang w:val="en-GB"/>
        </w:rPr>
        <w:t>Ecol. Econ.</w:t>
      </w:r>
      <w:r w:rsidRPr="00064492">
        <w:rPr>
          <w:rFonts w:cs="Times New Roman"/>
          <w:color w:val="000000"/>
          <w:lang w:val="en-GB"/>
        </w:rPr>
        <w:t xml:space="preserve"> </w:t>
      </w:r>
      <w:r w:rsidRPr="00064492">
        <w:rPr>
          <w:rFonts w:cs="Times New Roman"/>
          <w:b/>
          <w:bCs/>
          <w:color w:val="000000"/>
          <w:lang w:val="en-GB"/>
        </w:rPr>
        <w:t>189</w:t>
      </w:r>
      <w:r w:rsidRPr="00064492">
        <w:rPr>
          <w:rFonts w:cs="Times New Roman"/>
          <w:color w:val="000000"/>
          <w:lang w:val="en-GB"/>
        </w:rPr>
        <w:t>, 107145 (2021).</w:t>
      </w:r>
    </w:p>
    <w:p w14:paraId="6A0A3CA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7.</w:t>
      </w:r>
      <w:r w:rsidRPr="00064492">
        <w:rPr>
          <w:rFonts w:cs="Times New Roman"/>
          <w:color w:val="000000"/>
          <w:lang w:val="en-GB"/>
        </w:rPr>
        <w:tab/>
        <w:t xml:space="preserve">Sayer, J. </w:t>
      </w:r>
      <w:r w:rsidRPr="00064492">
        <w:rPr>
          <w:rFonts w:cs="Times New Roman"/>
          <w:i/>
          <w:iCs/>
          <w:color w:val="000000"/>
          <w:lang w:val="en-GB"/>
        </w:rPr>
        <w:t>et al.</w:t>
      </w:r>
      <w:r w:rsidRPr="00064492">
        <w:rPr>
          <w:rFonts w:cs="Times New Roman"/>
          <w:color w:val="000000"/>
          <w:lang w:val="en-GB"/>
        </w:rPr>
        <w:t xml:space="preserve"> Ten principles for a landscape approach to reconciling agriculture, conservation, and other competing land use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0</w:t>
      </w:r>
      <w:r w:rsidRPr="00064492">
        <w:rPr>
          <w:rFonts w:cs="Times New Roman"/>
          <w:color w:val="000000"/>
          <w:lang w:val="en-GB"/>
        </w:rPr>
        <w:t>, 8349–8356 (2013).</w:t>
      </w:r>
    </w:p>
    <w:p w14:paraId="25C515D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8.</w:t>
      </w:r>
      <w:r w:rsidRPr="00064492">
        <w:rPr>
          <w:rFonts w:cs="Times New Roman"/>
          <w:color w:val="000000"/>
          <w:lang w:val="en-GB"/>
        </w:rPr>
        <w:tab/>
        <w:t xml:space="preserve">Gómez-Baggethun, E. &amp; Reyes-García, V. Reinterpreting Change in Traditional Ecological Knowledge. </w:t>
      </w:r>
      <w:r w:rsidRPr="00064492">
        <w:rPr>
          <w:rFonts w:cs="Times New Roman"/>
          <w:i/>
          <w:iCs/>
          <w:color w:val="000000"/>
          <w:lang w:val="en-GB"/>
        </w:rPr>
        <w:t>Hum. Ecol.</w:t>
      </w:r>
      <w:r w:rsidRPr="00064492">
        <w:rPr>
          <w:rFonts w:cs="Times New Roman"/>
          <w:color w:val="000000"/>
          <w:lang w:val="en-GB"/>
        </w:rPr>
        <w:t xml:space="preserve"> </w:t>
      </w:r>
      <w:r w:rsidRPr="00064492">
        <w:rPr>
          <w:rFonts w:cs="Times New Roman"/>
          <w:b/>
          <w:bCs/>
          <w:color w:val="000000"/>
          <w:lang w:val="en-GB"/>
        </w:rPr>
        <w:t>41</w:t>
      </w:r>
      <w:r w:rsidRPr="00064492">
        <w:rPr>
          <w:rFonts w:cs="Times New Roman"/>
          <w:color w:val="000000"/>
          <w:lang w:val="en-GB"/>
        </w:rPr>
        <w:t>, 643–647 (2013).</w:t>
      </w:r>
    </w:p>
    <w:p w14:paraId="14E32CF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9.</w:t>
      </w:r>
      <w:r w:rsidRPr="00064492">
        <w:rPr>
          <w:rFonts w:cs="Times New Roman"/>
          <w:color w:val="000000"/>
          <w:lang w:val="en-GB"/>
        </w:rPr>
        <w:tab/>
        <w:t xml:space="preserve">Persha, L., Agrawal, A. &amp; Chhatre, A. Social and Ecological Synergy: Local Rulemaking, Forest Livelihoods, and Biodiversity Conservation.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31</w:t>
      </w:r>
      <w:r w:rsidRPr="00064492">
        <w:rPr>
          <w:rFonts w:cs="Times New Roman"/>
          <w:color w:val="000000"/>
          <w:lang w:val="en-GB"/>
        </w:rPr>
        <w:t>, 1606–1608 (2011).</w:t>
      </w:r>
    </w:p>
    <w:p w14:paraId="6A4126D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0.</w:t>
      </w:r>
      <w:r w:rsidRPr="00064492">
        <w:rPr>
          <w:rFonts w:cs="Times New Roman"/>
          <w:color w:val="000000"/>
          <w:lang w:val="en-GB"/>
        </w:rPr>
        <w:tab/>
        <w:t xml:space="preserve">Fuente, B. D. L. </w:t>
      </w:r>
      <w:r w:rsidRPr="00064492">
        <w:rPr>
          <w:rFonts w:cs="Times New Roman"/>
          <w:i/>
          <w:iCs/>
          <w:color w:val="000000"/>
          <w:lang w:val="en-GB"/>
        </w:rPr>
        <w:t>et al.</w:t>
      </w:r>
      <w:r w:rsidRPr="00064492">
        <w:rPr>
          <w:rFonts w:cs="Times New Roman"/>
          <w:color w:val="000000"/>
          <w:lang w:val="en-GB"/>
        </w:rPr>
        <w:t xml:space="preserve"> Built-up areas within and around protected areas: Global patterns and 40-year trends. </w:t>
      </w:r>
      <w:r w:rsidRPr="00064492">
        <w:rPr>
          <w:rFonts w:cs="Times New Roman"/>
          <w:i/>
          <w:iCs/>
          <w:color w:val="000000"/>
          <w:lang w:val="en-GB"/>
        </w:rPr>
        <w:t>Glob. Ecol. Conserv.</w:t>
      </w:r>
      <w:r w:rsidRPr="00064492">
        <w:rPr>
          <w:rFonts w:cs="Times New Roman"/>
          <w:color w:val="000000"/>
          <w:lang w:val="en-GB"/>
        </w:rPr>
        <w:t xml:space="preserve"> </w:t>
      </w:r>
      <w:r w:rsidRPr="00064492">
        <w:rPr>
          <w:rFonts w:cs="Times New Roman"/>
          <w:b/>
          <w:bCs/>
          <w:color w:val="000000"/>
          <w:lang w:val="en-GB"/>
        </w:rPr>
        <w:t>24</w:t>
      </w:r>
      <w:r w:rsidRPr="00064492">
        <w:rPr>
          <w:rFonts w:cs="Times New Roman"/>
          <w:color w:val="000000"/>
          <w:lang w:val="en-GB"/>
        </w:rPr>
        <w:t>, e01291 (2020).</w:t>
      </w:r>
    </w:p>
    <w:p w14:paraId="607B226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1.</w:t>
      </w:r>
      <w:r w:rsidRPr="00064492">
        <w:rPr>
          <w:rFonts w:cs="Times New Roman"/>
          <w:color w:val="000000"/>
          <w:lang w:val="en-GB"/>
        </w:rPr>
        <w:tab/>
        <w:t xml:space="preserve">Scanes, C. G. Human Activity and Habitat Loss: Destruction, Fragmentation, and Degradation. in </w:t>
      </w:r>
      <w:r w:rsidRPr="00064492">
        <w:rPr>
          <w:rFonts w:cs="Times New Roman"/>
          <w:i/>
          <w:iCs/>
          <w:color w:val="000000"/>
          <w:lang w:val="en-GB"/>
        </w:rPr>
        <w:t>Animals and Human Society</w:t>
      </w:r>
      <w:r w:rsidRPr="00064492">
        <w:rPr>
          <w:rFonts w:cs="Times New Roman"/>
          <w:color w:val="000000"/>
          <w:lang w:val="en-GB"/>
        </w:rPr>
        <w:t xml:space="preserve"> 451–482 (Elsevier, 2018). doi:10.1016/B978-0-12-805247-1.00026-5.</w:t>
      </w:r>
    </w:p>
    <w:p w14:paraId="6EE29FC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2.</w:t>
      </w:r>
      <w:r w:rsidRPr="00064492">
        <w:rPr>
          <w:rFonts w:cs="Times New Roman"/>
          <w:color w:val="000000"/>
          <w:lang w:val="en-GB"/>
        </w:rPr>
        <w:tab/>
        <w:t xml:space="preserve">Bourgoin, C. </w:t>
      </w:r>
      <w:r w:rsidRPr="00064492">
        <w:rPr>
          <w:rFonts w:cs="Times New Roman"/>
          <w:i/>
          <w:iCs/>
          <w:color w:val="000000"/>
          <w:lang w:val="en-GB"/>
        </w:rPr>
        <w:t>et al.</w:t>
      </w:r>
      <w:r w:rsidRPr="00064492">
        <w:rPr>
          <w:rFonts w:cs="Times New Roman"/>
          <w:color w:val="000000"/>
          <w:lang w:val="en-GB"/>
        </w:rPr>
        <w:t xml:space="preserve"> Human degradation of tropical moist forests is greater than previously estimated.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631</w:t>
      </w:r>
      <w:r w:rsidRPr="00064492">
        <w:rPr>
          <w:rFonts w:cs="Times New Roman"/>
          <w:color w:val="000000"/>
          <w:lang w:val="en-GB"/>
        </w:rPr>
        <w:t>, 570–576 (2024).</w:t>
      </w:r>
    </w:p>
    <w:p w14:paraId="07188C8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3.</w:t>
      </w:r>
      <w:r w:rsidRPr="00064492">
        <w:rPr>
          <w:rFonts w:cs="Times New Roman"/>
          <w:color w:val="000000"/>
          <w:lang w:val="en-GB"/>
        </w:rPr>
        <w:tab/>
        <w:t xml:space="preserve">Decker, D. J. </w:t>
      </w:r>
      <w:r w:rsidRPr="00064492">
        <w:rPr>
          <w:rFonts w:cs="Times New Roman"/>
          <w:i/>
          <w:iCs/>
          <w:color w:val="000000"/>
          <w:lang w:val="en-GB"/>
        </w:rPr>
        <w:t>et al.</w:t>
      </w:r>
      <w:r w:rsidRPr="00064492">
        <w:rPr>
          <w:rFonts w:cs="Times New Roman"/>
          <w:color w:val="000000"/>
          <w:lang w:val="en-GB"/>
        </w:rPr>
        <w:t xml:space="preserve"> Understanding Risk Perceptions to Enhance Communication about Human-Wildlife Interactions and the Impacts of Zoonotic Disease. </w:t>
      </w:r>
      <w:r w:rsidRPr="00064492">
        <w:rPr>
          <w:rFonts w:cs="Times New Roman"/>
          <w:i/>
          <w:iCs/>
          <w:color w:val="000000"/>
          <w:lang w:val="en-GB"/>
        </w:rPr>
        <w:t>ILAR J.</w:t>
      </w:r>
      <w:r w:rsidRPr="00064492">
        <w:rPr>
          <w:rFonts w:cs="Times New Roman"/>
          <w:color w:val="000000"/>
          <w:lang w:val="en-GB"/>
        </w:rPr>
        <w:t xml:space="preserve"> </w:t>
      </w:r>
      <w:r w:rsidRPr="00064492">
        <w:rPr>
          <w:rFonts w:cs="Times New Roman"/>
          <w:b/>
          <w:bCs/>
          <w:color w:val="000000"/>
          <w:lang w:val="en-GB"/>
        </w:rPr>
        <w:t>51</w:t>
      </w:r>
      <w:r w:rsidRPr="00064492">
        <w:rPr>
          <w:rFonts w:cs="Times New Roman"/>
          <w:color w:val="000000"/>
          <w:lang w:val="en-GB"/>
        </w:rPr>
        <w:t>, 255–261 (2010).</w:t>
      </w:r>
    </w:p>
    <w:p w14:paraId="53D30A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4.</w:t>
      </w:r>
      <w:r w:rsidRPr="00064492">
        <w:rPr>
          <w:rFonts w:cs="Times New Roman"/>
          <w:color w:val="000000"/>
          <w:lang w:val="en-GB"/>
        </w:rPr>
        <w:tab/>
        <w:t xml:space="preserve">Kang, M. </w:t>
      </w:r>
      <w:r w:rsidRPr="00064492">
        <w:rPr>
          <w:rFonts w:cs="Times New Roman"/>
          <w:i/>
          <w:iCs/>
          <w:color w:val="000000"/>
          <w:lang w:val="en-GB"/>
        </w:rPr>
        <w:t>et al.</w:t>
      </w:r>
      <w:r w:rsidRPr="00064492">
        <w:rPr>
          <w:rFonts w:cs="Times New Roman"/>
          <w:color w:val="000000"/>
          <w:lang w:val="en-GB"/>
        </w:rPr>
        <w:t xml:space="preserve"> Zoonotic infections by avian influenza virus: changing global epidemiology, investigation, and control. </w:t>
      </w:r>
      <w:r w:rsidRPr="00064492">
        <w:rPr>
          <w:rFonts w:cs="Times New Roman"/>
          <w:i/>
          <w:iCs/>
          <w:color w:val="000000"/>
          <w:lang w:val="en-GB"/>
        </w:rPr>
        <w:t>Lancet Infect. Dis.</w:t>
      </w:r>
      <w:r w:rsidRPr="00064492">
        <w:rPr>
          <w:rFonts w:cs="Times New Roman"/>
          <w:color w:val="000000"/>
          <w:lang w:val="en-GB"/>
        </w:rPr>
        <w:t xml:space="preserve"> S1473309924002342 (2024) doi:10.1016/S1473-3099(24)00234-2.</w:t>
      </w:r>
    </w:p>
    <w:p w14:paraId="6242ED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5.</w:t>
      </w:r>
      <w:r w:rsidRPr="00064492">
        <w:rPr>
          <w:rFonts w:cs="Times New Roman"/>
          <w:color w:val="000000"/>
          <w:lang w:val="en-GB"/>
        </w:rPr>
        <w:tab/>
        <w:t xml:space="preserve">Mitjà, O. </w:t>
      </w:r>
      <w:r w:rsidRPr="00064492">
        <w:rPr>
          <w:rFonts w:cs="Times New Roman"/>
          <w:i/>
          <w:iCs/>
          <w:color w:val="000000"/>
          <w:lang w:val="en-GB"/>
        </w:rPr>
        <w:t>et al.</w:t>
      </w:r>
      <w:r w:rsidRPr="00064492">
        <w:rPr>
          <w:rFonts w:cs="Times New Roman"/>
          <w:color w:val="000000"/>
          <w:lang w:val="en-GB"/>
        </w:rPr>
        <w:t xml:space="preserve"> Mpox in people with advanced HIV infection: a global case series. </w:t>
      </w:r>
      <w:r w:rsidRPr="00064492">
        <w:rPr>
          <w:rFonts w:cs="Times New Roman"/>
          <w:i/>
          <w:iCs/>
          <w:color w:val="000000"/>
          <w:lang w:val="en-GB"/>
        </w:rPr>
        <w:t>The Lancet</w:t>
      </w:r>
      <w:r w:rsidRPr="00064492">
        <w:rPr>
          <w:rFonts w:cs="Times New Roman"/>
          <w:color w:val="000000"/>
          <w:lang w:val="en-GB"/>
        </w:rPr>
        <w:t xml:space="preserve"> </w:t>
      </w:r>
      <w:r w:rsidRPr="00064492">
        <w:rPr>
          <w:rFonts w:cs="Times New Roman"/>
          <w:b/>
          <w:bCs/>
          <w:color w:val="000000"/>
          <w:lang w:val="en-GB"/>
        </w:rPr>
        <w:t>401</w:t>
      </w:r>
      <w:r w:rsidRPr="00064492">
        <w:rPr>
          <w:rFonts w:cs="Times New Roman"/>
          <w:color w:val="000000"/>
          <w:lang w:val="en-GB"/>
        </w:rPr>
        <w:t>, 939–949 (2023).</w:t>
      </w:r>
    </w:p>
    <w:p w14:paraId="3CA130A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6.</w:t>
      </w:r>
      <w:r w:rsidRPr="00064492">
        <w:rPr>
          <w:rFonts w:cs="Times New Roman"/>
          <w:color w:val="000000"/>
          <w:lang w:val="en-GB"/>
        </w:rPr>
        <w:tab/>
        <w:t xml:space="preserve">Soman Pillai, V., Krishna, G. &amp; Valiya Veettil, M. Nipah Virus: Past Outbreaks and Future Containment. </w:t>
      </w:r>
      <w:r w:rsidRPr="00064492">
        <w:rPr>
          <w:rFonts w:cs="Times New Roman"/>
          <w:i/>
          <w:iCs/>
          <w:color w:val="000000"/>
          <w:lang w:val="en-GB"/>
        </w:rPr>
        <w:t>Viruses</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465 (2020).</w:t>
      </w:r>
    </w:p>
    <w:p w14:paraId="0ED3D04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7.</w:t>
      </w:r>
      <w:r w:rsidRPr="00064492">
        <w:rPr>
          <w:rFonts w:cs="Times New Roman"/>
          <w:color w:val="000000"/>
          <w:lang w:val="en-GB"/>
        </w:rPr>
        <w:tab/>
        <w:t xml:space="preserve">Herrmann, S. M., Brandt, M., Rasmussen, K. &amp; Fensholt, R. Accelerating land cover change in West Africa over four decades as population pressure increased. </w:t>
      </w:r>
      <w:r w:rsidRPr="00064492">
        <w:rPr>
          <w:rFonts w:cs="Times New Roman"/>
          <w:i/>
          <w:iCs/>
          <w:color w:val="000000"/>
          <w:lang w:val="en-GB"/>
        </w:rPr>
        <w:t>Commun.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6EEB1A2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28.</w:t>
      </w:r>
      <w:r w:rsidRPr="00064492">
        <w:rPr>
          <w:rFonts w:cs="Times New Roman"/>
          <w:color w:val="000000"/>
          <w:lang w:val="en-GB"/>
        </w:rPr>
        <w:tab/>
        <w:t xml:space="preserve">Winkler, K., Fuchs, R., Rounsevell, M. &amp; Herold, M. Global land use changes are four times greater than previously estimated. </w:t>
      </w:r>
      <w:r w:rsidRPr="00064492">
        <w:rPr>
          <w:rFonts w:cs="Times New Roman"/>
          <w:i/>
          <w:iCs/>
          <w:color w:val="000000"/>
          <w:lang w:val="en-GB"/>
        </w:rPr>
        <w:t>Nat. Commun.</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2501 (2021).</w:t>
      </w:r>
    </w:p>
    <w:p w14:paraId="4C58020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9.</w:t>
      </w:r>
      <w:r w:rsidRPr="00064492">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064492">
        <w:rPr>
          <w:rFonts w:cs="Times New Roman"/>
          <w:i/>
          <w:iCs/>
          <w:color w:val="000000"/>
          <w:lang w:val="en-GB"/>
        </w:rPr>
        <w:t>Sustainability</w:t>
      </w:r>
      <w:r w:rsidRPr="00064492">
        <w:rPr>
          <w:rFonts w:cs="Times New Roman"/>
          <w:color w:val="000000"/>
          <w:lang w:val="en-GB"/>
        </w:rPr>
        <w:t xml:space="preserve"> </w:t>
      </w:r>
      <w:r w:rsidRPr="00064492">
        <w:rPr>
          <w:rFonts w:cs="Times New Roman"/>
          <w:b/>
          <w:bCs/>
          <w:color w:val="000000"/>
          <w:lang w:val="en-GB"/>
        </w:rPr>
        <w:t>13</w:t>
      </w:r>
      <w:r w:rsidRPr="00064492">
        <w:rPr>
          <w:rFonts w:cs="Times New Roman"/>
          <w:color w:val="000000"/>
          <w:lang w:val="en-GB"/>
        </w:rPr>
        <w:t>, 7851 (2021).</w:t>
      </w:r>
    </w:p>
    <w:p w14:paraId="6752535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0.</w:t>
      </w:r>
      <w:r w:rsidRPr="00064492">
        <w:rPr>
          <w:rFonts w:cs="Times New Roman"/>
          <w:color w:val="000000"/>
          <w:lang w:val="en-GB"/>
        </w:rPr>
        <w:tab/>
        <w:t xml:space="preserve">Veldkamp, E., Schmidt, M., Powers, J. S. &amp; Corre, M. D. Deforestation and reforestation impacts on soils in the tropics. </w:t>
      </w:r>
      <w:r w:rsidRPr="00064492">
        <w:rPr>
          <w:rFonts w:cs="Times New Roman"/>
          <w:i/>
          <w:iCs/>
          <w:color w:val="000000"/>
          <w:lang w:val="en-GB"/>
        </w:rPr>
        <w:t>Nat. Rev.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90–605 (2020).</w:t>
      </w:r>
    </w:p>
    <w:p w14:paraId="5C54A6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1.</w:t>
      </w:r>
      <w:r w:rsidRPr="00064492">
        <w:rPr>
          <w:rFonts w:cs="Times New Roman"/>
          <w:color w:val="000000"/>
          <w:lang w:val="en-GB"/>
        </w:rPr>
        <w:tab/>
        <w:t xml:space="preserve">Watson, J. E. M. </w:t>
      </w:r>
      <w:r w:rsidRPr="00064492">
        <w:rPr>
          <w:rFonts w:cs="Times New Roman"/>
          <w:i/>
          <w:iCs/>
          <w:color w:val="000000"/>
          <w:lang w:val="en-GB"/>
        </w:rPr>
        <w:t>et al.</w:t>
      </w:r>
      <w:r w:rsidRPr="00064492">
        <w:rPr>
          <w:rFonts w:cs="Times New Roman"/>
          <w:color w:val="000000"/>
          <w:lang w:val="en-GB"/>
        </w:rPr>
        <w:t xml:space="preserve"> The exceptional value of intact forest ecosystems. </w:t>
      </w:r>
      <w:r w:rsidRPr="00064492">
        <w:rPr>
          <w:rFonts w:cs="Times New Roman"/>
          <w:i/>
          <w:iCs/>
          <w:color w:val="000000"/>
          <w:lang w:val="en-GB"/>
        </w:rPr>
        <w:t>Nat. Ecol. Evol.</w:t>
      </w:r>
      <w:r w:rsidRPr="00064492">
        <w:rPr>
          <w:rFonts w:cs="Times New Roman"/>
          <w:color w:val="000000"/>
          <w:lang w:val="en-GB"/>
        </w:rPr>
        <w:t xml:space="preserve"> </w:t>
      </w:r>
      <w:r w:rsidRPr="00064492">
        <w:rPr>
          <w:rFonts w:cs="Times New Roman"/>
          <w:b/>
          <w:bCs/>
          <w:color w:val="000000"/>
          <w:lang w:val="en-GB"/>
        </w:rPr>
        <w:t>2</w:t>
      </w:r>
      <w:r w:rsidRPr="00064492">
        <w:rPr>
          <w:rFonts w:cs="Times New Roman"/>
          <w:color w:val="000000"/>
          <w:lang w:val="en-GB"/>
        </w:rPr>
        <w:t>, 599–610 (2018).</w:t>
      </w:r>
    </w:p>
    <w:p w14:paraId="36799C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2.</w:t>
      </w:r>
      <w:r w:rsidRPr="00064492">
        <w:rPr>
          <w:rFonts w:cs="Times New Roman"/>
          <w:color w:val="000000"/>
          <w:lang w:val="en-GB"/>
        </w:rPr>
        <w:tab/>
        <w:t xml:space="preserve">Herrmann, S. M., Brandt, M., Rasmussen, K. &amp; Fensholt, R. Accelerating land cover change in West Africa over four decades as population pressure increased. </w:t>
      </w:r>
      <w:r w:rsidRPr="00064492">
        <w:rPr>
          <w:rFonts w:cs="Times New Roman"/>
          <w:i/>
          <w:iCs/>
          <w:color w:val="000000"/>
          <w:lang w:val="en-GB"/>
        </w:rPr>
        <w:t>Commun.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726ADD1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3.</w:t>
      </w:r>
      <w:r w:rsidRPr="00064492">
        <w:rPr>
          <w:rFonts w:cs="Times New Roman"/>
          <w:color w:val="000000"/>
          <w:lang w:val="en-GB"/>
        </w:rPr>
        <w:tab/>
        <w:t xml:space="preserve">Mansourian, S. </w:t>
      </w:r>
      <w:r w:rsidRPr="00064492">
        <w:rPr>
          <w:rFonts w:cs="Times New Roman"/>
          <w:i/>
          <w:iCs/>
          <w:color w:val="000000"/>
          <w:lang w:val="en-GB"/>
        </w:rPr>
        <w:t>et al.</w:t>
      </w:r>
      <w:r w:rsidRPr="00064492">
        <w:rPr>
          <w:rFonts w:cs="Times New Roman"/>
          <w:color w:val="000000"/>
          <w:lang w:val="en-GB"/>
        </w:rPr>
        <w:t xml:space="preserve"> Putting the pieces together: Integration for forest landscape restoration implementation. </w:t>
      </w:r>
      <w:r w:rsidRPr="00064492">
        <w:rPr>
          <w:rFonts w:cs="Times New Roman"/>
          <w:i/>
          <w:iCs/>
          <w:color w:val="000000"/>
          <w:lang w:val="en-GB"/>
        </w:rPr>
        <w:t>Land Degrad. Dev.</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419–429 (2020).</w:t>
      </w:r>
    </w:p>
    <w:p w14:paraId="08AFD56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4.</w:t>
      </w:r>
      <w:r w:rsidRPr="00064492">
        <w:rPr>
          <w:rFonts w:cs="Times New Roman"/>
          <w:color w:val="000000"/>
          <w:lang w:val="en-GB"/>
        </w:rPr>
        <w:tab/>
        <w:t xml:space="preserve">Riitters, K., Wickham, J., Costanza, J. K. &amp; Vogt, P. A global evaluation of forest interior area dynamics using tree cover data from 2000 to 2012. </w:t>
      </w:r>
      <w:r w:rsidRPr="00064492">
        <w:rPr>
          <w:rFonts w:cs="Times New Roman"/>
          <w:i/>
          <w:iCs/>
          <w:color w:val="000000"/>
          <w:lang w:val="en-GB"/>
        </w:rPr>
        <w:t>Landsc. Ecol.</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137–148 (2016).</w:t>
      </w:r>
    </w:p>
    <w:p w14:paraId="5C99BBF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5.</w:t>
      </w:r>
      <w:r w:rsidRPr="00064492">
        <w:rPr>
          <w:rFonts w:cs="Times New Roman"/>
          <w:color w:val="000000"/>
          <w:lang w:val="en-GB"/>
        </w:rPr>
        <w:tab/>
        <w:t xml:space="preserve">Reed, J., Van Vianen, J., Deakin, E. L., Barlow, J. &amp; Sunderland, T. Integrated landscape approaches to managing social and environmental issues in the tropics: learning from the past to guide the future. </w:t>
      </w:r>
      <w:r w:rsidRPr="00064492">
        <w:rPr>
          <w:rFonts w:cs="Times New Roman"/>
          <w:i/>
          <w:iCs/>
          <w:color w:val="000000"/>
          <w:lang w:val="en-GB"/>
        </w:rPr>
        <w:t>Glob. Change Biol.</w:t>
      </w:r>
      <w:r w:rsidRPr="00064492">
        <w:rPr>
          <w:rFonts w:cs="Times New Roman"/>
          <w:color w:val="000000"/>
          <w:lang w:val="en-GB"/>
        </w:rPr>
        <w:t xml:space="preserve"> </w:t>
      </w:r>
      <w:r w:rsidRPr="00064492">
        <w:rPr>
          <w:rFonts w:cs="Times New Roman"/>
          <w:b/>
          <w:bCs/>
          <w:color w:val="000000"/>
          <w:lang w:val="en-GB"/>
        </w:rPr>
        <w:t>22</w:t>
      </w:r>
      <w:r w:rsidRPr="00064492">
        <w:rPr>
          <w:rFonts w:cs="Times New Roman"/>
          <w:color w:val="000000"/>
          <w:lang w:val="en-GB"/>
        </w:rPr>
        <w:t>, 2540–2554 (2016).</w:t>
      </w:r>
    </w:p>
    <w:p w14:paraId="10CD92E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6.</w:t>
      </w:r>
      <w:r w:rsidRPr="00064492">
        <w:rPr>
          <w:rFonts w:cs="Times New Roman"/>
          <w:color w:val="000000"/>
          <w:lang w:val="en-GB"/>
        </w:rPr>
        <w:tab/>
        <w:t xml:space="preserve">Haddad, N. M. </w:t>
      </w:r>
      <w:r w:rsidRPr="00064492">
        <w:rPr>
          <w:rFonts w:cs="Times New Roman"/>
          <w:i/>
          <w:iCs/>
          <w:color w:val="000000"/>
          <w:lang w:val="en-GB"/>
        </w:rPr>
        <w:t>et al.</w:t>
      </w:r>
      <w:r w:rsidRPr="00064492">
        <w:rPr>
          <w:rFonts w:cs="Times New Roman"/>
          <w:color w:val="000000"/>
          <w:lang w:val="en-GB"/>
        </w:rPr>
        <w:t xml:space="preserve"> Habitat fragmentation and its lasting impact on Earth’s ecosystems.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e1500052 (2015).</w:t>
      </w:r>
    </w:p>
    <w:p w14:paraId="3989986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37.</w:t>
      </w:r>
      <w:r w:rsidRPr="00064492">
        <w:rPr>
          <w:rFonts w:cs="Times New Roman"/>
          <w:color w:val="000000"/>
          <w:lang w:val="en-GB"/>
        </w:rPr>
        <w:tab/>
        <w:t xml:space="preserve">Seto, K. C., Güneralp, B. &amp; Hutyra, L. R. Global forecasts of urban expansion to 2030 and direct impacts on biodiversity and carbon pool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9</w:t>
      </w:r>
      <w:r w:rsidRPr="00064492">
        <w:rPr>
          <w:rFonts w:cs="Times New Roman"/>
          <w:color w:val="000000"/>
          <w:lang w:val="en-GB"/>
        </w:rPr>
        <w:t>, 16083–16088 (2012).</w:t>
      </w:r>
    </w:p>
    <w:p w14:paraId="6EA7DA17" w14:textId="77777777" w:rsidR="00064492" w:rsidRPr="00064492" w:rsidRDefault="00064492" w:rsidP="00064492">
      <w:pPr>
        <w:pStyle w:val="Bibliography"/>
        <w:rPr>
          <w:rFonts w:cs="Times New Roman"/>
          <w:color w:val="000000"/>
          <w:lang w:val="en-GB"/>
        </w:rPr>
      </w:pPr>
      <w:r w:rsidRPr="0018493C">
        <w:rPr>
          <w:rFonts w:cs="Times New Roman"/>
          <w:color w:val="000000"/>
        </w:rPr>
        <w:t>38.</w:t>
      </w:r>
      <w:r w:rsidRPr="0018493C">
        <w:rPr>
          <w:rFonts w:cs="Times New Roman"/>
          <w:color w:val="000000"/>
        </w:rPr>
        <w:tab/>
        <w:t xml:space="preserve">Kauppi, P. E. </w:t>
      </w:r>
      <w:r w:rsidRPr="0018493C">
        <w:rPr>
          <w:rFonts w:cs="Times New Roman"/>
          <w:i/>
          <w:iCs/>
          <w:color w:val="000000"/>
        </w:rPr>
        <w:t>et al.</w:t>
      </w:r>
      <w:r w:rsidRPr="0018493C">
        <w:rPr>
          <w:rFonts w:cs="Times New Roman"/>
          <w:color w:val="000000"/>
        </w:rPr>
        <w:t xml:space="preserve"> </w:t>
      </w:r>
      <w:r w:rsidRPr="00064492">
        <w:rPr>
          <w:rFonts w:cs="Times New Roman"/>
          <w:color w:val="000000"/>
          <w:lang w:val="en-GB"/>
        </w:rPr>
        <w:t xml:space="preserve">Returning forests </w:t>
      </w:r>
      <w:proofErr w:type="spellStart"/>
      <w:r w:rsidRPr="00064492">
        <w:rPr>
          <w:rFonts w:cs="Times New Roman"/>
          <w:color w:val="000000"/>
          <w:lang w:val="en-GB"/>
        </w:rPr>
        <w:t>analyzed</w:t>
      </w:r>
      <w:proofErr w:type="spellEnd"/>
      <w:r w:rsidRPr="00064492">
        <w:rPr>
          <w:rFonts w:cs="Times New Roman"/>
          <w:color w:val="000000"/>
          <w:lang w:val="en-GB"/>
        </w:rPr>
        <w:t xml:space="preserve"> with the forest identity.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3</w:t>
      </w:r>
      <w:r w:rsidRPr="00064492">
        <w:rPr>
          <w:rFonts w:cs="Times New Roman"/>
          <w:color w:val="000000"/>
          <w:lang w:val="en-GB"/>
        </w:rPr>
        <w:t>, 17574–17579 (2006).</w:t>
      </w:r>
    </w:p>
    <w:p w14:paraId="3866932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9.</w:t>
      </w:r>
      <w:r w:rsidRPr="00064492">
        <w:rPr>
          <w:rFonts w:cs="Times New Roman"/>
          <w:color w:val="000000"/>
          <w:lang w:val="en-GB"/>
        </w:rPr>
        <w:tab/>
        <w:t xml:space="preserve">Vuletić, D. </w:t>
      </w:r>
      <w:r w:rsidRPr="00064492">
        <w:rPr>
          <w:rFonts w:cs="Times New Roman"/>
          <w:i/>
          <w:iCs/>
          <w:color w:val="000000"/>
          <w:lang w:val="en-GB"/>
        </w:rPr>
        <w:t>et al.</w:t>
      </w:r>
      <w:r w:rsidRPr="00064492">
        <w:rPr>
          <w:rFonts w:cs="Times New Roman"/>
          <w:color w:val="000000"/>
          <w:lang w:val="en-GB"/>
        </w:rPr>
        <w:t xml:space="preserve"> How Socio-Economic Conditions Influence Forest Policy Development in Central and South-East Europe. </w:t>
      </w:r>
      <w:r w:rsidRPr="00064492">
        <w:rPr>
          <w:rFonts w:cs="Times New Roman"/>
          <w:i/>
          <w:iCs/>
          <w:color w:val="000000"/>
          <w:lang w:val="en-GB"/>
        </w:rPr>
        <w:t>Environ. Manage.</w:t>
      </w:r>
      <w:r w:rsidRPr="00064492">
        <w:rPr>
          <w:rFonts w:cs="Times New Roman"/>
          <w:color w:val="000000"/>
          <w:lang w:val="en-GB"/>
        </w:rPr>
        <w:t xml:space="preserve"> </w:t>
      </w:r>
      <w:r w:rsidRPr="00064492">
        <w:rPr>
          <w:rFonts w:cs="Times New Roman"/>
          <w:b/>
          <w:bCs/>
          <w:color w:val="000000"/>
          <w:lang w:val="en-GB"/>
        </w:rPr>
        <w:t>46</w:t>
      </w:r>
      <w:r w:rsidRPr="00064492">
        <w:rPr>
          <w:rFonts w:cs="Times New Roman"/>
          <w:color w:val="000000"/>
          <w:lang w:val="en-GB"/>
        </w:rPr>
        <w:t>, 931–940 (2010).</w:t>
      </w:r>
    </w:p>
    <w:p w14:paraId="5228F1B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0.</w:t>
      </w:r>
      <w:r w:rsidRPr="00064492">
        <w:rPr>
          <w:rFonts w:cs="Times New Roman"/>
          <w:color w:val="000000"/>
          <w:lang w:val="en-GB"/>
        </w:rPr>
        <w:tab/>
        <w:t xml:space="preserve">Curtis, P. G., Slay, C. M., Harris, N. L., Tyukavina, A. &amp; Hansen, M. C. Classifying drivers of global forest loss.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61</w:t>
      </w:r>
      <w:r w:rsidRPr="00064492">
        <w:rPr>
          <w:rFonts w:cs="Times New Roman"/>
          <w:color w:val="000000"/>
          <w:lang w:val="en-GB"/>
        </w:rPr>
        <w:t>, 1108–1111 (2018).</w:t>
      </w:r>
    </w:p>
    <w:p w14:paraId="07CD3D6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1.</w:t>
      </w:r>
      <w:r w:rsidRPr="00064492">
        <w:rPr>
          <w:rFonts w:cs="Times New Roman"/>
          <w:color w:val="000000"/>
          <w:lang w:val="en-GB"/>
        </w:rPr>
        <w:tab/>
        <w:t xml:space="preserve">Bren d’Amour, C. </w:t>
      </w:r>
      <w:r w:rsidRPr="00064492">
        <w:rPr>
          <w:rFonts w:cs="Times New Roman"/>
          <w:i/>
          <w:iCs/>
          <w:color w:val="000000"/>
          <w:lang w:val="en-GB"/>
        </w:rPr>
        <w:t>et al.</w:t>
      </w:r>
      <w:r w:rsidRPr="00064492">
        <w:rPr>
          <w:rFonts w:cs="Times New Roman"/>
          <w:color w:val="000000"/>
          <w:lang w:val="en-GB"/>
        </w:rPr>
        <w:t xml:space="preserve"> Future urban land expansion and implications for global cropland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4</w:t>
      </w:r>
      <w:r w:rsidRPr="00064492">
        <w:rPr>
          <w:rFonts w:cs="Times New Roman"/>
          <w:color w:val="000000"/>
          <w:lang w:val="en-GB"/>
        </w:rPr>
        <w:t>, 8939–8944 (2017).</w:t>
      </w:r>
    </w:p>
    <w:p w14:paraId="67B8E53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2.</w:t>
      </w:r>
      <w:r w:rsidRPr="00064492">
        <w:rPr>
          <w:rFonts w:cs="Times New Roman"/>
          <w:color w:val="000000"/>
          <w:lang w:val="en-GB"/>
        </w:rPr>
        <w:tab/>
        <w:t xml:space="preserve">Ahrends, A. </w:t>
      </w:r>
      <w:r w:rsidRPr="00064492">
        <w:rPr>
          <w:rFonts w:cs="Times New Roman"/>
          <w:i/>
          <w:iCs/>
          <w:color w:val="000000"/>
          <w:lang w:val="en-GB"/>
        </w:rPr>
        <w:t>et al.</w:t>
      </w:r>
      <w:r w:rsidRPr="00064492">
        <w:rPr>
          <w:rFonts w:cs="Times New Roman"/>
          <w:color w:val="000000"/>
          <w:lang w:val="en-GB"/>
        </w:rPr>
        <w:t xml:space="preserve"> Current trends of rubber plantation expansion may threaten biodiversity and livelihoods.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34</w:t>
      </w:r>
      <w:r w:rsidRPr="00064492">
        <w:rPr>
          <w:rFonts w:cs="Times New Roman"/>
          <w:color w:val="000000"/>
          <w:lang w:val="en-GB"/>
        </w:rPr>
        <w:t>, 48–58 (2015).</w:t>
      </w:r>
    </w:p>
    <w:p w14:paraId="3B3F530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3.</w:t>
      </w:r>
      <w:r w:rsidRPr="00064492">
        <w:rPr>
          <w:rFonts w:cs="Times New Roman"/>
          <w:color w:val="000000"/>
          <w:lang w:val="en-GB"/>
        </w:rPr>
        <w:tab/>
        <w:t xml:space="preserve">García-Ruiz, J. M. &amp; Lana-Renault, N. Hydrological and erosive consequences of farmland abandonment in Europe, with special reference to the Mediterranean region – A review. </w:t>
      </w:r>
      <w:r w:rsidRPr="00064492">
        <w:rPr>
          <w:rFonts w:cs="Times New Roman"/>
          <w:i/>
          <w:iCs/>
          <w:color w:val="000000"/>
          <w:lang w:val="en-GB"/>
        </w:rPr>
        <w:t>Agric. Ecosyst. Environ.</w:t>
      </w:r>
      <w:r w:rsidRPr="00064492">
        <w:rPr>
          <w:rFonts w:cs="Times New Roman"/>
          <w:color w:val="000000"/>
          <w:lang w:val="en-GB"/>
        </w:rPr>
        <w:t xml:space="preserve"> </w:t>
      </w:r>
      <w:r w:rsidRPr="00064492">
        <w:rPr>
          <w:rFonts w:cs="Times New Roman"/>
          <w:b/>
          <w:bCs/>
          <w:color w:val="000000"/>
          <w:lang w:val="en-GB"/>
        </w:rPr>
        <w:t>140</w:t>
      </w:r>
      <w:r w:rsidRPr="00064492">
        <w:rPr>
          <w:rFonts w:cs="Times New Roman"/>
          <w:color w:val="000000"/>
          <w:lang w:val="en-GB"/>
        </w:rPr>
        <w:t>, 317–338 (2011).</w:t>
      </w:r>
    </w:p>
    <w:p w14:paraId="0761867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4.</w:t>
      </w:r>
      <w:r w:rsidRPr="00064492">
        <w:rPr>
          <w:rFonts w:cs="Times New Roman"/>
          <w:color w:val="000000"/>
          <w:lang w:val="en-GB"/>
        </w:rPr>
        <w:tab/>
        <w:t xml:space="preserve">Schneider, A. </w:t>
      </w:r>
      <w:r w:rsidRPr="00064492">
        <w:rPr>
          <w:rFonts w:cs="Times New Roman"/>
          <w:i/>
          <w:iCs/>
          <w:color w:val="000000"/>
          <w:lang w:val="en-GB"/>
        </w:rPr>
        <w:t>et al.</w:t>
      </w:r>
      <w:r w:rsidRPr="00064492">
        <w:rPr>
          <w:rFonts w:cs="Times New Roman"/>
          <w:color w:val="000000"/>
          <w:lang w:val="en-GB"/>
        </w:rPr>
        <w:t xml:space="preserve"> A new urban landscape in East–Southeast Asia, 2000–2010.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10</w:t>
      </w:r>
      <w:r w:rsidRPr="00064492">
        <w:rPr>
          <w:rFonts w:cs="Times New Roman"/>
          <w:color w:val="000000"/>
          <w:lang w:val="en-GB"/>
        </w:rPr>
        <w:t>, 034002 (2015).</w:t>
      </w:r>
    </w:p>
    <w:p w14:paraId="4370694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5.</w:t>
      </w:r>
      <w:r w:rsidRPr="00064492">
        <w:rPr>
          <w:rFonts w:cs="Times New Roman"/>
          <w:color w:val="000000"/>
          <w:lang w:val="en-GB"/>
        </w:rPr>
        <w:tab/>
        <w:t xml:space="preserve">Vijay, V., Pimm, S. L., Jenkins, C. N. &amp; Smith, S. J. The Impacts of Oil Palm on Recent Deforestation and Biodiversity Loss. </w:t>
      </w:r>
      <w:r w:rsidRPr="00064492">
        <w:rPr>
          <w:rFonts w:cs="Times New Roman"/>
          <w:i/>
          <w:iCs/>
          <w:color w:val="000000"/>
          <w:lang w:val="en-GB"/>
        </w:rPr>
        <w:t>PLOS ONE</w:t>
      </w:r>
      <w:r w:rsidRPr="00064492">
        <w:rPr>
          <w:rFonts w:cs="Times New Roman"/>
          <w:color w:val="000000"/>
          <w:lang w:val="en-GB"/>
        </w:rPr>
        <w:t xml:space="preserve"> </w:t>
      </w:r>
      <w:r w:rsidRPr="00064492">
        <w:rPr>
          <w:rFonts w:cs="Times New Roman"/>
          <w:b/>
          <w:bCs/>
          <w:color w:val="000000"/>
          <w:lang w:val="en-GB"/>
        </w:rPr>
        <w:t>11</w:t>
      </w:r>
      <w:r w:rsidRPr="00064492">
        <w:rPr>
          <w:rFonts w:cs="Times New Roman"/>
          <w:color w:val="000000"/>
          <w:lang w:val="en-GB"/>
        </w:rPr>
        <w:t>, e0159668 (2016).</w:t>
      </w:r>
    </w:p>
    <w:p w14:paraId="4A83D82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6.</w:t>
      </w:r>
      <w:r w:rsidRPr="00064492">
        <w:rPr>
          <w:rFonts w:cs="Times New Roman"/>
          <w:color w:val="000000"/>
          <w:lang w:val="en-GB"/>
        </w:rPr>
        <w:tab/>
        <w:t xml:space="preserve">Güneralp, B. &amp; Seto, K. C. Futures of global urban expansion: uncertainties and implications for biodiversity conservation.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8</w:t>
      </w:r>
      <w:r w:rsidRPr="00064492">
        <w:rPr>
          <w:rFonts w:cs="Times New Roman"/>
          <w:color w:val="000000"/>
          <w:lang w:val="en-GB"/>
        </w:rPr>
        <w:t>, 014025 (2013).</w:t>
      </w:r>
    </w:p>
    <w:p w14:paraId="3F07562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47.</w:t>
      </w:r>
      <w:r w:rsidRPr="00064492">
        <w:rPr>
          <w:rFonts w:cs="Times New Roman"/>
          <w:color w:val="000000"/>
          <w:lang w:val="en-GB"/>
        </w:rPr>
        <w:tab/>
        <w:t xml:space="preserve">Arroyo‐Rodríguez, V. </w:t>
      </w:r>
      <w:r w:rsidRPr="00064492">
        <w:rPr>
          <w:rFonts w:cs="Times New Roman"/>
          <w:i/>
          <w:iCs/>
          <w:color w:val="000000"/>
          <w:lang w:val="en-GB"/>
        </w:rPr>
        <w:t>et al.</w:t>
      </w:r>
      <w:r w:rsidRPr="00064492">
        <w:rPr>
          <w:rFonts w:cs="Times New Roman"/>
          <w:color w:val="000000"/>
          <w:lang w:val="en-GB"/>
        </w:rPr>
        <w:t xml:space="preserve"> Designing optimal human‐modified landscapes for forest biodiversity conservation. </w:t>
      </w:r>
      <w:r w:rsidRPr="00064492">
        <w:rPr>
          <w:rFonts w:cs="Times New Roman"/>
          <w:i/>
          <w:iCs/>
          <w:color w:val="000000"/>
          <w:lang w:val="en-GB"/>
        </w:rPr>
        <w:t>Ecol. Lett.</w:t>
      </w:r>
      <w:r w:rsidRPr="00064492">
        <w:rPr>
          <w:rFonts w:cs="Times New Roman"/>
          <w:color w:val="000000"/>
          <w:lang w:val="en-GB"/>
        </w:rPr>
        <w:t xml:space="preserve"> </w:t>
      </w:r>
      <w:r w:rsidRPr="00064492">
        <w:rPr>
          <w:rFonts w:cs="Times New Roman"/>
          <w:b/>
          <w:bCs/>
          <w:color w:val="000000"/>
          <w:lang w:val="en-GB"/>
        </w:rPr>
        <w:t>23</w:t>
      </w:r>
      <w:r w:rsidRPr="00064492">
        <w:rPr>
          <w:rFonts w:cs="Times New Roman"/>
          <w:color w:val="000000"/>
          <w:lang w:val="en-GB"/>
        </w:rPr>
        <w:t>, 1404–1420 (2020).</w:t>
      </w:r>
    </w:p>
    <w:p w14:paraId="17822E0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8.</w:t>
      </w:r>
      <w:r w:rsidRPr="00064492">
        <w:rPr>
          <w:rFonts w:cs="Times New Roman"/>
          <w:color w:val="000000"/>
          <w:lang w:val="en-GB"/>
        </w:rPr>
        <w:tab/>
        <w:t xml:space="preserve">Liu, J. </w:t>
      </w:r>
      <w:r w:rsidRPr="00064492">
        <w:rPr>
          <w:rFonts w:cs="Times New Roman"/>
          <w:i/>
          <w:iCs/>
          <w:color w:val="000000"/>
          <w:lang w:val="en-GB"/>
        </w:rPr>
        <w:t>et al.</w:t>
      </w:r>
      <w:r w:rsidRPr="00064492">
        <w:rPr>
          <w:rFonts w:cs="Times New Roman"/>
          <w:color w:val="000000"/>
          <w:lang w:val="en-GB"/>
        </w:rPr>
        <w:t xml:space="preserve"> Framing Sustainability in a Telecoupled World. </w:t>
      </w:r>
      <w:r w:rsidRPr="00064492">
        <w:rPr>
          <w:rFonts w:cs="Times New Roman"/>
          <w:i/>
          <w:iCs/>
          <w:color w:val="000000"/>
          <w:lang w:val="en-GB"/>
        </w:rPr>
        <w:t>Ecol. Soc.</w:t>
      </w:r>
      <w:r w:rsidRPr="00064492">
        <w:rPr>
          <w:rFonts w:cs="Times New Roman"/>
          <w:color w:val="000000"/>
          <w:lang w:val="en-GB"/>
        </w:rPr>
        <w:t xml:space="preserve"> </w:t>
      </w:r>
      <w:r w:rsidRPr="00064492">
        <w:rPr>
          <w:rFonts w:cs="Times New Roman"/>
          <w:b/>
          <w:bCs/>
          <w:color w:val="000000"/>
          <w:lang w:val="en-GB"/>
        </w:rPr>
        <w:t>18</w:t>
      </w:r>
      <w:r w:rsidRPr="00064492">
        <w:rPr>
          <w:rFonts w:cs="Times New Roman"/>
          <w:color w:val="000000"/>
          <w:lang w:val="en-GB"/>
        </w:rPr>
        <w:t>, art26 (2013).</w:t>
      </w:r>
    </w:p>
    <w:p w14:paraId="782BA98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9.</w:t>
      </w:r>
      <w:r w:rsidRPr="00064492">
        <w:rPr>
          <w:rFonts w:cs="Times New Roman"/>
          <w:color w:val="000000"/>
          <w:lang w:val="en-GB"/>
        </w:rPr>
        <w:tab/>
        <w:t xml:space="preserve">Mitchell, M. G. E. </w:t>
      </w:r>
      <w:r w:rsidRPr="00064492">
        <w:rPr>
          <w:rFonts w:cs="Times New Roman"/>
          <w:i/>
          <w:iCs/>
          <w:color w:val="000000"/>
          <w:lang w:val="en-GB"/>
        </w:rPr>
        <w:t>et al.</w:t>
      </w:r>
      <w:r w:rsidRPr="00064492">
        <w:rPr>
          <w:rFonts w:cs="Times New Roman"/>
          <w:color w:val="000000"/>
          <w:lang w:val="en-GB"/>
        </w:rPr>
        <w:t xml:space="preserve"> Reframing landscape fragmentation’s effects on ecosystem services. </w:t>
      </w:r>
      <w:r w:rsidRPr="00064492">
        <w:rPr>
          <w:rFonts w:cs="Times New Roman"/>
          <w:i/>
          <w:iCs/>
          <w:color w:val="000000"/>
          <w:lang w:val="en-GB"/>
        </w:rPr>
        <w:t>Trends Ecol. Evol.</w:t>
      </w:r>
      <w:r w:rsidRPr="00064492">
        <w:rPr>
          <w:rFonts w:cs="Times New Roman"/>
          <w:color w:val="000000"/>
          <w:lang w:val="en-GB"/>
        </w:rPr>
        <w:t xml:space="preserve"> </w:t>
      </w:r>
      <w:r w:rsidRPr="00064492">
        <w:rPr>
          <w:rFonts w:cs="Times New Roman"/>
          <w:b/>
          <w:bCs/>
          <w:color w:val="000000"/>
          <w:lang w:val="en-GB"/>
        </w:rPr>
        <w:t>30</w:t>
      </w:r>
      <w:r w:rsidRPr="00064492">
        <w:rPr>
          <w:rFonts w:cs="Times New Roman"/>
          <w:color w:val="000000"/>
          <w:lang w:val="en-GB"/>
        </w:rPr>
        <w:t>, 190–198 (2015).</w:t>
      </w:r>
    </w:p>
    <w:p w14:paraId="3E13F06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0.</w:t>
      </w:r>
      <w:r w:rsidRPr="00064492">
        <w:rPr>
          <w:rFonts w:cs="Times New Roman"/>
          <w:color w:val="000000"/>
          <w:lang w:val="en-GB"/>
        </w:rPr>
        <w:tab/>
        <w:t xml:space="preserve">Rudel, T. K. </w:t>
      </w:r>
      <w:r w:rsidRPr="00064492">
        <w:rPr>
          <w:rFonts w:cs="Times New Roman"/>
          <w:i/>
          <w:iCs/>
          <w:color w:val="000000"/>
          <w:lang w:val="en-GB"/>
        </w:rPr>
        <w:t>et al.</w:t>
      </w:r>
      <w:r w:rsidRPr="00064492">
        <w:rPr>
          <w:rFonts w:cs="Times New Roman"/>
          <w:color w:val="000000"/>
          <w:lang w:val="en-GB"/>
        </w:rPr>
        <w:t xml:space="preserve"> Forest transitions: towards a global understanding of land use change.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23–31 (2005).</w:t>
      </w:r>
    </w:p>
    <w:p w14:paraId="1DFB184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1.</w:t>
      </w:r>
      <w:r w:rsidRPr="00064492">
        <w:rPr>
          <w:rFonts w:cs="Times New Roman"/>
          <w:color w:val="000000"/>
          <w:lang w:val="en-GB"/>
        </w:rPr>
        <w:tab/>
        <w:t xml:space="preserve">Newbold, T. </w:t>
      </w:r>
      <w:r w:rsidRPr="00064492">
        <w:rPr>
          <w:rFonts w:cs="Times New Roman"/>
          <w:i/>
          <w:iCs/>
          <w:color w:val="000000"/>
          <w:lang w:val="en-GB"/>
        </w:rPr>
        <w:t>et al.</w:t>
      </w:r>
      <w:r w:rsidRPr="00064492">
        <w:rPr>
          <w:rFonts w:cs="Times New Roman"/>
          <w:color w:val="000000"/>
          <w:lang w:val="en-GB"/>
        </w:rPr>
        <w:t xml:space="preserve"> Global effects of land use on local terrestrial biodiversity.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520</w:t>
      </w:r>
      <w:r w:rsidRPr="00064492">
        <w:rPr>
          <w:rFonts w:cs="Times New Roman"/>
          <w:color w:val="000000"/>
          <w:lang w:val="en-GB"/>
        </w:rPr>
        <w:t>, 45–50 (2015).</w:t>
      </w:r>
    </w:p>
    <w:p w14:paraId="44DE58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2.</w:t>
      </w:r>
      <w:r w:rsidRPr="00064492">
        <w:rPr>
          <w:rFonts w:cs="Times New Roman"/>
          <w:color w:val="000000"/>
          <w:lang w:val="en-GB"/>
        </w:rPr>
        <w:tab/>
        <w:t xml:space="preserve">Brockerhoff, E. G. </w:t>
      </w:r>
      <w:r w:rsidRPr="00064492">
        <w:rPr>
          <w:rFonts w:cs="Times New Roman"/>
          <w:i/>
          <w:iCs/>
          <w:color w:val="000000"/>
          <w:lang w:val="en-GB"/>
        </w:rPr>
        <w:t>et al.</w:t>
      </w:r>
      <w:r w:rsidRPr="00064492">
        <w:rPr>
          <w:rFonts w:cs="Times New Roman"/>
          <w:color w:val="000000"/>
          <w:lang w:val="en-GB"/>
        </w:rPr>
        <w:t xml:space="preserve"> Forest biodiversity, ecosystem functioning and the provision of ecosystem services. </w:t>
      </w:r>
      <w:r w:rsidRPr="00064492">
        <w:rPr>
          <w:rFonts w:cs="Times New Roman"/>
          <w:i/>
          <w:iCs/>
          <w:color w:val="000000"/>
          <w:lang w:val="en-GB"/>
        </w:rPr>
        <w:t>Biodivers. Conserv.</w:t>
      </w:r>
      <w:r w:rsidRPr="00064492">
        <w:rPr>
          <w:rFonts w:cs="Times New Roman"/>
          <w:color w:val="000000"/>
          <w:lang w:val="en-GB"/>
        </w:rPr>
        <w:t xml:space="preserve"> </w:t>
      </w:r>
      <w:r w:rsidRPr="00064492">
        <w:rPr>
          <w:rFonts w:cs="Times New Roman"/>
          <w:b/>
          <w:bCs/>
          <w:color w:val="000000"/>
          <w:lang w:val="en-GB"/>
        </w:rPr>
        <w:t>26</w:t>
      </w:r>
      <w:r w:rsidRPr="00064492">
        <w:rPr>
          <w:rFonts w:cs="Times New Roman"/>
          <w:color w:val="000000"/>
          <w:lang w:val="en-GB"/>
        </w:rPr>
        <w:t>, 3005–3035 (2017).</w:t>
      </w:r>
    </w:p>
    <w:p w14:paraId="20EB37A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3.</w:t>
      </w:r>
      <w:r w:rsidRPr="00064492">
        <w:rPr>
          <w:rFonts w:cs="Times New Roman"/>
          <w:color w:val="000000"/>
          <w:lang w:val="en-GB"/>
        </w:rPr>
        <w:tab/>
        <w:t xml:space="preserve">Bratman, G. N. </w:t>
      </w:r>
      <w:r w:rsidRPr="00064492">
        <w:rPr>
          <w:rFonts w:cs="Times New Roman"/>
          <w:i/>
          <w:iCs/>
          <w:color w:val="000000"/>
          <w:lang w:val="en-GB"/>
        </w:rPr>
        <w:t>et al.</w:t>
      </w:r>
      <w:r w:rsidRPr="00064492">
        <w:rPr>
          <w:rFonts w:cs="Times New Roman"/>
          <w:color w:val="000000"/>
          <w:lang w:val="en-GB"/>
        </w:rPr>
        <w:t xml:space="preserve"> Nature and mental health: An ecosystem service perspective.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5</w:t>
      </w:r>
      <w:r w:rsidRPr="00064492">
        <w:rPr>
          <w:rFonts w:cs="Times New Roman"/>
          <w:color w:val="000000"/>
          <w:lang w:val="en-GB"/>
        </w:rPr>
        <w:t>, eaax0903 (2019).</w:t>
      </w:r>
    </w:p>
    <w:p w14:paraId="7AC3F82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4.</w:t>
      </w:r>
      <w:r w:rsidRPr="00064492">
        <w:rPr>
          <w:rFonts w:cs="Times New Roman"/>
          <w:color w:val="000000"/>
          <w:lang w:val="en-GB"/>
        </w:rPr>
        <w:tab/>
        <w:t xml:space="preserve">Vogt, P. </w:t>
      </w:r>
      <w:r w:rsidRPr="00064492">
        <w:rPr>
          <w:rFonts w:cs="Times New Roman"/>
          <w:i/>
          <w:iCs/>
          <w:color w:val="000000"/>
          <w:lang w:val="en-GB"/>
        </w:rPr>
        <w:t>et al.</w:t>
      </w:r>
      <w:r w:rsidRPr="00064492">
        <w:rPr>
          <w:rFonts w:cs="Times New Roman"/>
          <w:color w:val="000000"/>
          <w:lang w:val="en-GB"/>
        </w:rPr>
        <w:t xml:space="preserve"> GuidosToolbox Workbench: spatial analysis of raster maps for ecological applications. </w:t>
      </w:r>
      <w:r w:rsidRPr="00064492">
        <w:rPr>
          <w:rFonts w:cs="Times New Roman"/>
          <w:i/>
          <w:iCs/>
          <w:color w:val="000000"/>
          <w:lang w:val="en-GB"/>
        </w:rPr>
        <w:t>Ecography</w:t>
      </w:r>
      <w:r w:rsidRPr="00064492">
        <w:rPr>
          <w:rFonts w:cs="Times New Roman"/>
          <w:color w:val="000000"/>
          <w:lang w:val="en-GB"/>
        </w:rPr>
        <w:t xml:space="preserve"> </w:t>
      </w:r>
      <w:r w:rsidRPr="00064492">
        <w:rPr>
          <w:rFonts w:cs="Times New Roman"/>
          <w:b/>
          <w:bCs/>
          <w:color w:val="000000"/>
          <w:lang w:val="en-GB"/>
        </w:rPr>
        <w:t>2022</w:t>
      </w:r>
      <w:r w:rsidRPr="00064492">
        <w:rPr>
          <w:rFonts w:cs="Times New Roman"/>
          <w:color w:val="000000"/>
          <w:lang w:val="en-GB"/>
        </w:rPr>
        <w:t>, e05864 (2022).</w:t>
      </w:r>
    </w:p>
    <w:p w14:paraId="4B14109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5.</w:t>
      </w:r>
      <w:r w:rsidRPr="00064492">
        <w:rPr>
          <w:rFonts w:cs="Times New Roman"/>
          <w:color w:val="000000"/>
          <w:lang w:val="en-GB"/>
        </w:rPr>
        <w:tab/>
        <w:t xml:space="preserve">Hagen-Zanker, A. A computational framework for generalized moving windows and its application to landscape pattern analysis. </w:t>
      </w:r>
      <w:r w:rsidRPr="00064492">
        <w:rPr>
          <w:rFonts w:cs="Times New Roman"/>
          <w:i/>
          <w:iCs/>
          <w:color w:val="000000"/>
          <w:lang w:val="en-GB"/>
        </w:rPr>
        <w:t>Int. J. Appl. Earth Obs. Geoinformation</w:t>
      </w:r>
      <w:r w:rsidRPr="00064492">
        <w:rPr>
          <w:rFonts w:cs="Times New Roman"/>
          <w:color w:val="000000"/>
          <w:lang w:val="en-GB"/>
        </w:rPr>
        <w:t xml:space="preserve"> </w:t>
      </w:r>
      <w:r w:rsidRPr="00064492">
        <w:rPr>
          <w:rFonts w:cs="Times New Roman"/>
          <w:b/>
          <w:bCs/>
          <w:color w:val="000000"/>
          <w:lang w:val="en-GB"/>
        </w:rPr>
        <w:t>44</w:t>
      </w:r>
      <w:r w:rsidRPr="00064492">
        <w:rPr>
          <w:rFonts w:cs="Times New Roman"/>
          <w:color w:val="000000"/>
          <w:lang w:val="en-GB"/>
        </w:rPr>
        <w:t>, 205–216 (2016).</w:t>
      </w:r>
    </w:p>
    <w:p w14:paraId="5BCD46A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6.</w:t>
      </w:r>
      <w:r w:rsidRPr="00064492">
        <w:rPr>
          <w:rFonts w:cs="Times New Roman"/>
          <w:color w:val="000000"/>
          <w:lang w:val="en-GB"/>
        </w:rPr>
        <w:tab/>
        <w:t xml:space="preserve">Chazdon, R. L. </w:t>
      </w:r>
      <w:r w:rsidRPr="00064492">
        <w:rPr>
          <w:rFonts w:cs="Times New Roman"/>
          <w:i/>
          <w:iCs/>
          <w:color w:val="000000"/>
          <w:lang w:val="en-GB"/>
        </w:rPr>
        <w:t>et al.</w:t>
      </w:r>
      <w:r w:rsidRPr="00064492">
        <w:rPr>
          <w:rFonts w:cs="Times New Roman"/>
          <w:color w:val="000000"/>
          <w:lang w:val="en-GB"/>
        </w:rPr>
        <w:t xml:space="preserve"> When is a forest a forest? Forest concepts and definitions in the era of forest and landscape restoration. </w:t>
      </w:r>
      <w:r w:rsidRPr="00064492">
        <w:rPr>
          <w:rFonts w:cs="Times New Roman"/>
          <w:i/>
          <w:iCs/>
          <w:color w:val="000000"/>
          <w:lang w:val="en-GB"/>
        </w:rPr>
        <w:t>Ambio</w:t>
      </w:r>
      <w:r w:rsidRPr="00064492">
        <w:rPr>
          <w:rFonts w:cs="Times New Roman"/>
          <w:color w:val="000000"/>
          <w:lang w:val="en-GB"/>
        </w:rPr>
        <w:t xml:space="preserve"> </w:t>
      </w:r>
      <w:r w:rsidRPr="00064492">
        <w:rPr>
          <w:rFonts w:cs="Times New Roman"/>
          <w:b/>
          <w:bCs/>
          <w:color w:val="000000"/>
          <w:lang w:val="en-GB"/>
        </w:rPr>
        <w:t>45</w:t>
      </w:r>
      <w:r w:rsidRPr="00064492">
        <w:rPr>
          <w:rFonts w:cs="Times New Roman"/>
          <w:color w:val="000000"/>
          <w:lang w:val="en-GB"/>
        </w:rPr>
        <w:t>, 538–550 (2016).</w:t>
      </w:r>
    </w:p>
    <w:p w14:paraId="4BBDC02B" w14:textId="6D1C2751" w:rsidR="00AF2AC5" w:rsidRDefault="00AF2AC5" w:rsidP="009F480A">
      <w:pPr>
        <w:pStyle w:val="Bibliography"/>
      </w:pPr>
      <w:r>
        <w:fldChar w:fldCharType="end"/>
      </w:r>
    </w:p>
    <w:p w14:paraId="53FED0CF" w14:textId="424AD442" w:rsidR="00AC1917" w:rsidRDefault="00AC1917" w:rsidP="00AC1917">
      <w:pPr>
        <w:pStyle w:val="Style1-MAIN"/>
      </w:pPr>
      <w:r w:rsidRPr="00AC1917">
        <w:lastRenderedPageBreak/>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08C4342D" w:rsidR="006E4110" w:rsidRDefault="006E4110" w:rsidP="006E4110">
      <w:pPr>
        <w:pStyle w:val="mainText"/>
        <w:rPr>
          <w:rFonts w:cs="Times New Roman"/>
        </w:rPr>
      </w:pPr>
      <w:r>
        <w:t>Correspondence to </w:t>
      </w:r>
      <w:hyperlink r:id="rId19" w:history="1">
        <w:r w:rsidR="00893C9D" w:rsidRPr="00D84BC6">
          <w:rPr>
            <w:rStyle w:val="Hyperlink"/>
          </w:rPr>
          <w:t>Emanuele.Massaro@ec.europa.eu</w:t>
        </w:r>
      </w:hyperlink>
      <w:r w:rsidR="00893C9D">
        <w:t xml:space="preserve"> </w:t>
      </w:r>
    </w:p>
    <w:p w14:paraId="1F8C5248" w14:textId="77777777" w:rsidR="006E4110" w:rsidRPr="006E4110" w:rsidRDefault="006E4110" w:rsidP="00AC1917">
      <w:pPr>
        <w:pStyle w:val="mainTextAgain"/>
        <w:rPr>
          <w:lang w:val="en-IT"/>
        </w:rPr>
      </w:pPr>
    </w:p>
    <w:sectPr w:rsidR="006E4110" w:rsidRPr="006E4110">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46600" w14:textId="77777777" w:rsidR="00CA2776" w:rsidRDefault="00CA2776" w:rsidP="00664C7B">
      <w:pPr>
        <w:spacing w:after="0" w:line="240" w:lineRule="auto"/>
      </w:pPr>
      <w:r>
        <w:separator/>
      </w:r>
    </w:p>
  </w:endnote>
  <w:endnote w:type="continuationSeparator" w:id="0">
    <w:p w14:paraId="37FCDEFF" w14:textId="77777777" w:rsidR="00CA2776" w:rsidRDefault="00CA2776"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45416" w14:textId="77777777" w:rsidR="00CA2776" w:rsidRDefault="00CA2776" w:rsidP="00664C7B">
      <w:pPr>
        <w:spacing w:after="0" w:line="240" w:lineRule="auto"/>
      </w:pPr>
      <w:r>
        <w:separator/>
      </w:r>
    </w:p>
  </w:footnote>
  <w:footnote w:type="continuationSeparator" w:id="0">
    <w:p w14:paraId="3FA51F3A" w14:textId="77777777" w:rsidR="00CA2776" w:rsidRDefault="00CA2776"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CA2776">
    <w:pPr>
      <w:pStyle w:val="Header"/>
    </w:pPr>
    <w:r>
      <w:rPr>
        <w:noProof/>
      </w:rPr>
      <w:pict w14:anchorId="2435D5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CA2776">
    <w:pPr>
      <w:pStyle w:val="Header"/>
    </w:pPr>
    <w:r>
      <w:rPr>
        <w:noProof/>
      </w:rPr>
      <w:pict w14:anchorId="5B5C7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CA2776">
    <w:pPr>
      <w:pStyle w:val="Header"/>
    </w:pPr>
    <w:r>
      <w:rPr>
        <w:noProof/>
      </w:rPr>
      <w:pict w14:anchorId="0AF642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37210"/>
    <w:rsid w:val="00041A3E"/>
    <w:rsid w:val="00044BBB"/>
    <w:rsid w:val="0005731D"/>
    <w:rsid w:val="0006362B"/>
    <w:rsid w:val="00064492"/>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13B6B"/>
    <w:rsid w:val="00120506"/>
    <w:rsid w:val="001212FB"/>
    <w:rsid w:val="001249A1"/>
    <w:rsid w:val="0013302B"/>
    <w:rsid w:val="0013622C"/>
    <w:rsid w:val="0013766B"/>
    <w:rsid w:val="001429B6"/>
    <w:rsid w:val="0014360F"/>
    <w:rsid w:val="00146D8F"/>
    <w:rsid w:val="001575CF"/>
    <w:rsid w:val="00160C79"/>
    <w:rsid w:val="00177A93"/>
    <w:rsid w:val="0018142C"/>
    <w:rsid w:val="0018493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B301A"/>
    <w:rsid w:val="004C00A5"/>
    <w:rsid w:val="004C3FAD"/>
    <w:rsid w:val="004C6639"/>
    <w:rsid w:val="004C7DED"/>
    <w:rsid w:val="004D5D49"/>
    <w:rsid w:val="004E74B5"/>
    <w:rsid w:val="004E79B1"/>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72D"/>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3C9D"/>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B3739"/>
    <w:rsid w:val="009C0B12"/>
    <w:rsid w:val="009C69CF"/>
    <w:rsid w:val="009D1A81"/>
    <w:rsid w:val="009D28E1"/>
    <w:rsid w:val="009D769B"/>
    <w:rsid w:val="009D7B65"/>
    <w:rsid w:val="009E0492"/>
    <w:rsid w:val="009E065E"/>
    <w:rsid w:val="009E4646"/>
    <w:rsid w:val="009E53F3"/>
    <w:rsid w:val="009E5EDB"/>
    <w:rsid w:val="009E6296"/>
    <w:rsid w:val="009F362A"/>
    <w:rsid w:val="009F480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4F9E"/>
    <w:rsid w:val="00AD6ED6"/>
    <w:rsid w:val="00AE38BA"/>
    <w:rsid w:val="00AF2AC5"/>
    <w:rsid w:val="00AF61FC"/>
    <w:rsid w:val="00B1232B"/>
    <w:rsid w:val="00B15FA5"/>
    <w:rsid w:val="00B17704"/>
    <w:rsid w:val="00B21592"/>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BF5DC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45091"/>
    <w:rsid w:val="00C5111B"/>
    <w:rsid w:val="00C53F61"/>
    <w:rsid w:val="00C543B4"/>
    <w:rsid w:val="00C61AB1"/>
    <w:rsid w:val="00C7474B"/>
    <w:rsid w:val="00C74950"/>
    <w:rsid w:val="00C83C3A"/>
    <w:rsid w:val="00C936FF"/>
    <w:rsid w:val="00C93A8F"/>
    <w:rsid w:val="00C94550"/>
    <w:rsid w:val="00C97D12"/>
    <w:rsid w:val="00CA1689"/>
    <w:rsid w:val="00CA2776"/>
    <w:rsid w:val="00CA6B7B"/>
    <w:rsid w:val="00CC2458"/>
    <w:rsid w:val="00CE2922"/>
    <w:rsid w:val="00CE5E29"/>
    <w:rsid w:val="00CF0CF4"/>
    <w:rsid w:val="00CF2CCE"/>
    <w:rsid w:val="00CF3A6F"/>
    <w:rsid w:val="00D04717"/>
    <w:rsid w:val="00D049B4"/>
    <w:rsid w:val="00D107B9"/>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3220"/>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716E"/>
    <w:rsid w:val="00F15674"/>
    <w:rsid w:val="00F22612"/>
    <w:rsid w:val="00F30241"/>
    <w:rsid w:val="00F3025A"/>
    <w:rsid w:val="00F33544"/>
    <w:rsid w:val="00F34C82"/>
    <w:rsid w:val="00F364A5"/>
    <w:rsid w:val="00F4003E"/>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10C"/>
    <w:rsid w:val="00FA2DC9"/>
    <w:rsid w:val="00FA2DFE"/>
    <w:rsid w:val="00FA2F1F"/>
    <w:rsid w:val="00FA39E2"/>
    <w:rsid w:val="00FB5968"/>
    <w:rsid w:val="00FC53B6"/>
    <w:rsid w:val="00FD476B"/>
    <w:rsid w:val="00FE0316"/>
    <w:rsid w:val="00FE0E21"/>
    <w:rsid w:val="00FE1FE5"/>
    <w:rsid w:val="00FF2096"/>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996"/>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yperlink" Target="https://github.com/emanuelemassaro/Forest_Human_Nexus"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hyperlink" Target="https://ceos.org/gst/HILDAplus.html"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data.jrc.ec.europa.eu/collection/ghsl" TargetMode="External"/><Relationship Id="rId20" Type="http://schemas.openxmlformats.org/officeDocument/2006/relationships/header" Target="header1.xml"/><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header" Target="header3.xml"/><Relationship Id="rId5" Type="http://schemas.openxmlformats.org/officeDocument/2006/relationships/styles" Target="styles.xml"/><Relationship Id="rId15" Type="http://schemas.openxmlformats.org/officeDocument/2006/relationships/image" Target="media/image4.emf"/><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emanuele.massaro@ec.europa.eu" TargetMode="External"/><Relationship Id="rId19" Type="http://schemas.openxmlformats.org/officeDocument/2006/relationships/hyperlink" Target="mailto:Emanuele.Massaro@ec.europa.e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83969595-050E-4E95-AC57-A814B7F39D38}">
  <ds:schemaRefs>
    <ds:schemaRef ds:uri="http://schemas.microsoft.com/sharepoint/v3/contenttype/forms"/>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71</TotalTime>
  <Pages>26</Pages>
  <Words>29587</Words>
  <Characters>168646</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Emanuele MASSARO</cp:lastModifiedBy>
  <cp:revision>24</cp:revision>
  <cp:lastPrinted>2024-10-27T10:05:00Z</cp:lastPrinted>
  <dcterms:created xsi:type="dcterms:W3CDTF">2025-04-07T12:01:00Z</dcterms:created>
  <dcterms:modified xsi:type="dcterms:W3CDTF">2025-04-0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